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34F9" w:rsidRDefault="00034C38" w:rsidP="00034C38">
      <w:pPr>
        <w:spacing w:after="120" w:line="240" w:lineRule="auto"/>
        <w:jc w:val="center"/>
        <w:rPr>
          <w:rFonts w:ascii="Arial" w:hAnsi="Arial" w:cs="Arial"/>
          <w:sz w:val="24"/>
          <w:szCs w:val="24"/>
        </w:rPr>
      </w:pPr>
      <w:r>
        <w:rPr>
          <w:rFonts w:ascii="Arial" w:hAnsi="Arial" w:cs="Arial"/>
          <w:sz w:val="24"/>
          <w:szCs w:val="24"/>
        </w:rPr>
        <w:t>UNIVERSIDADE TECNOLÓGICA FEDERAL DO PARANÁ</w:t>
      </w:r>
    </w:p>
    <w:p w:rsidR="00034C38" w:rsidRDefault="00034C38" w:rsidP="00034C38">
      <w:pPr>
        <w:spacing w:after="120" w:line="240" w:lineRule="auto"/>
        <w:jc w:val="center"/>
        <w:rPr>
          <w:rFonts w:ascii="Arial" w:hAnsi="Arial" w:cs="Arial"/>
          <w:sz w:val="24"/>
          <w:szCs w:val="24"/>
        </w:rPr>
      </w:pPr>
      <w:r>
        <w:rPr>
          <w:rFonts w:ascii="Arial" w:hAnsi="Arial" w:cs="Arial"/>
          <w:sz w:val="24"/>
          <w:szCs w:val="24"/>
        </w:rPr>
        <w:t>CÂMPUS CORNÉLIO PROCÓPIO</w:t>
      </w:r>
    </w:p>
    <w:p w:rsidR="0049447C" w:rsidRDefault="00C1404B" w:rsidP="00034C38">
      <w:pPr>
        <w:spacing w:after="120" w:line="240" w:lineRule="auto"/>
        <w:jc w:val="center"/>
        <w:rPr>
          <w:rFonts w:ascii="Arial" w:hAnsi="Arial" w:cs="Arial"/>
          <w:sz w:val="24"/>
          <w:szCs w:val="24"/>
        </w:rPr>
      </w:pPr>
      <w:r>
        <w:rPr>
          <w:rFonts w:ascii="Arial" w:hAnsi="Arial" w:cs="Arial"/>
          <w:sz w:val="24"/>
          <w:szCs w:val="24"/>
        </w:rPr>
        <w:t>CURSO SUPERIOR EM ANÁLISE E DESENVOLVIMENTO DE SISTEMAS</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357892" w:rsidP="00034C38">
      <w:pPr>
        <w:spacing w:after="120" w:line="240" w:lineRule="auto"/>
        <w:jc w:val="center"/>
        <w:rPr>
          <w:rFonts w:ascii="Arial" w:hAnsi="Arial" w:cs="Arial"/>
          <w:sz w:val="24"/>
          <w:szCs w:val="24"/>
        </w:rPr>
      </w:pPr>
      <w:r>
        <w:rPr>
          <w:rFonts w:ascii="Arial" w:hAnsi="Arial" w:cs="Arial"/>
          <w:sz w:val="24"/>
          <w:szCs w:val="24"/>
        </w:rPr>
        <w:t>ALEX JUNIOR NUNES DA SILVA</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1064FB" w:rsidP="00034C38">
      <w:pPr>
        <w:spacing w:after="120" w:line="240" w:lineRule="auto"/>
        <w:jc w:val="center"/>
        <w:rPr>
          <w:rFonts w:ascii="Arial" w:hAnsi="Arial" w:cs="Arial"/>
          <w:b/>
          <w:sz w:val="28"/>
          <w:szCs w:val="28"/>
        </w:rPr>
      </w:pPr>
      <w:r>
        <w:rPr>
          <w:rFonts w:ascii="Arial" w:hAnsi="Arial" w:cs="Arial"/>
          <w:b/>
          <w:sz w:val="28"/>
          <w:szCs w:val="28"/>
        </w:rPr>
        <w:t>BIG DATA COM HADOOP</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674A03" w:rsidP="00034C38">
      <w:pPr>
        <w:spacing w:after="120" w:line="240" w:lineRule="auto"/>
        <w:jc w:val="center"/>
        <w:rPr>
          <w:rFonts w:ascii="Arial" w:hAnsi="Arial" w:cs="Arial"/>
          <w:sz w:val="24"/>
          <w:szCs w:val="24"/>
        </w:rPr>
      </w:pPr>
      <w:r>
        <w:rPr>
          <w:rFonts w:ascii="Arial" w:hAnsi="Arial" w:cs="Arial"/>
          <w:sz w:val="24"/>
          <w:szCs w:val="24"/>
        </w:rPr>
        <w:t xml:space="preserve">PROPOSTA DE </w:t>
      </w:r>
      <w:r w:rsidR="0049447C">
        <w:rPr>
          <w:rFonts w:ascii="Arial" w:hAnsi="Arial" w:cs="Arial"/>
          <w:sz w:val="24"/>
          <w:szCs w:val="24"/>
        </w:rPr>
        <w:t>TRABALHO DE CONCLUSÃO DE CURSO</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r>
        <w:rPr>
          <w:rFonts w:ascii="Arial" w:hAnsi="Arial" w:cs="Arial"/>
          <w:sz w:val="24"/>
          <w:szCs w:val="24"/>
        </w:rPr>
        <w:t>CORNÉLIO PROCÓPIO</w:t>
      </w:r>
    </w:p>
    <w:p w:rsidR="0049447C" w:rsidRDefault="0049447C" w:rsidP="00034C38">
      <w:pPr>
        <w:spacing w:after="120" w:line="240" w:lineRule="auto"/>
        <w:jc w:val="center"/>
        <w:rPr>
          <w:rFonts w:ascii="Arial" w:hAnsi="Arial" w:cs="Arial"/>
          <w:sz w:val="24"/>
          <w:szCs w:val="24"/>
        </w:rPr>
      </w:pPr>
      <w:r>
        <w:rPr>
          <w:rFonts w:ascii="Arial" w:hAnsi="Arial" w:cs="Arial"/>
          <w:sz w:val="24"/>
          <w:szCs w:val="24"/>
        </w:rPr>
        <w:t>2014</w:t>
      </w:r>
    </w:p>
    <w:p w:rsidR="004F4F9A" w:rsidRDefault="004F4F9A">
      <w:pPr>
        <w:rPr>
          <w:rFonts w:ascii="Arial" w:hAnsi="Arial" w:cs="Arial"/>
          <w:sz w:val="24"/>
          <w:szCs w:val="24"/>
        </w:rPr>
      </w:pPr>
      <w:r>
        <w:rPr>
          <w:rFonts w:ascii="Arial" w:hAnsi="Arial" w:cs="Arial"/>
          <w:sz w:val="24"/>
          <w:szCs w:val="24"/>
        </w:rPr>
        <w:br w:type="page"/>
      </w:r>
    </w:p>
    <w:p w:rsidR="0049447C" w:rsidRDefault="00357892" w:rsidP="00034C38">
      <w:pPr>
        <w:spacing w:after="120" w:line="240" w:lineRule="auto"/>
        <w:jc w:val="center"/>
        <w:rPr>
          <w:rFonts w:ascii="Arial" w:hAnsi="Arial" w:cs="Arial"/>
          <w:sz w:val="24"/>
          <w:szCs w:val="24"/>
        </w:rPr>
      </w:pPr>
      <w:r>
        <w:rPr>
          <w:rFonts w:ascii="Arial" w:hAnsi="Arial" w:cs="Arial"/>
          <w:sz w:val="24"/>
          <w:szCs w:val="24"/>
        </w:rPr>
        <w:lastRenderedPageBreak/>
        <w:t>ALEX JUNIOR NUNES DA SILVA</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983458" w:rsidRDefault="00983458"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1064FB" w:rsidRDefault="001064FB" w:rsidP="001064FB">
      <w:pPr>
        <w:spacing w:after="120" w:line="240" w:lineRule="auto"/>
        <w:jc w:val="center"/>
        <w:rPr>
          <w:rFonts w:ascii="Arial" w:hAnsi="Arial" w:cs="Arial"/>
          <w:b/>
          <w:sz w:val="28"/>
          <w:szCs w:val="28"/>
        </w:rPr>
      </w:pPr>
      <w:r>
        <w:rPr>
          <w:rFonts w:ascii="Arial" w:hAnsi="Arial" w:cs="Arial"/>
          <w:b/>
          <w:sz w:val="28"/>
          <w:szCs w:val="28"/>
        </w:rPr>
        <w:t>BIG DATA COM HADOOP</w:t>
      </w:r>
    </w:p>
    <w:p w:rsidR="0049447C" w:rsidRDefault="0049447C" w:rsidP="0049447C">
      <w:pPr>
        <w:spacing w:after="120" w:line="240" w:lineRule="auto"/>
        <w:jc w:val="center"/>
        <w:rPr>
          <w:rFonts w:ascii="Arial" w:hAnsi="Arial" w:cs="Arial"/>
          <w:b/>
          <w:sz w:val="28"/>
          <w:szCs w:val="28"/>
        </w:rPr>
      </w:pPr>
    </w:p>
    <w:p w:rsidR="0049447C" w:rsidRDefault="00C1404B" w:rsidP="00557DC1">
      <w:pPr>
        <w:spacing w:after="0" w:line="240" w:lineRule="auto"/>
        <w:ind w:left="4536"/>
        <w:jc w:val="both"/>
        <w:rPr>
          <w:rFonts w:ascii="Arial" w:hAnsi="Arial" w:cs="Arial"/>
          <w:sz w:val="20"/>
          <w:szCs w:val="20"/>
        </w:rPr>
      </w:pPr>
      <w:r>
        <w:rPr>
          <w:rFonts w:ascii="Arial" w:hAnsi="Arial" w:cs="Arial"/>
          <w:sz w:val="20"/>
          <w:szCs w:val="20"/>
        </w:rPr>
        <w:t xml:space="preserve">Proposta de </w:t>
      </w:r>
      <w:r w:rsidR="00F92795" w:rsidRPr="00C126F0">
        <w:rPr>
          <w:rFonts w:ascii="Arial" w:hAnsi="Arial" w:cs="Arial"/>
          <w:sz w:val="20"/>
          <w:szCs w:val="20"/>
        </w:rPr>
        <w:t xml:space="preserve">Trabalho de Conclusão de Curso de graduação, apresentado </w:t>
      </w:r>
      <w:r w:rsidR="00357892">
        <w:rPr>
          <w:rFonts w:ascii="Arial" w:hAnsi="Arial" w:cs="Arial"/>
          <w:sz w:val="20"/>
          <w:szCs w:val="20"/>
        </w:rPr>
        <w:t>ao curso de</w:t>
      </w:r>
      <w:r w:rsidR="00F92795" w:rsidRPr="00C126F0">
        <w:rPr>
          <w:rFonts w:ascii="Arial" w:hAnsi="Arial" w:cs="Arial"/>
          <w:sz w:val="20"/>
          <w:szCs w:val="20"/>
        </w:rPr>
        <w:t xml:space="preserve"> </w:t>
      </w:r>
      <w:r w:rsidR="00357892">
        <w:rPr>
          <w:rFonts w:ascii="Arial" w:hAnsi="Arial" w:cs="Arial"/>
          <w:sz w:val="20"/>
          <w:szCs w:val="20"/>
        </w:rPr>
        <w:t>Tecnologia em Análise e Desenvolvimento de Sistemas</w:t>
      </w:r>
      <w:r w:rsidR="00F92795" w:rsidRPr="00C126F0">
        <w:rPr>
          <w:rFonts w:ascii="Arial" w:hAnsi="Arial" w:cs="Arial"/>
          <w:sz w:val="20"/>
          <w:szCs w:val="20"/>
        </w:rPr>
        <w:t xml:space="preserve"> da Universidade Tecnológica Federal do Paraná – UTFPR, como requisito parcial para a obtenção do título de </w:t>
      </w:r>
      <w:r w:rsidR="00357892">
        <w:rPr>
          <w:rFonts w:ascii="Arial" w:hAnsi="Arial" w:cs="Arial"/>
          <w:sz w:val="20"/>
          <w:szCs w:val="20"/>
        </w:rPr>
        <w:t>Tecnólogo</w:t>
      </w:r>
      <w:r w:rsidR="002E5B3F">
        <w:rPr>
          <w:rFonts w:ascii="Arial" w:hAnsi="Arial" w:cs="Arial"/>
          <w:sz w:val="20"/>
          <w:szCs w:val="20"/>
        </w:rPr>
        <w:t xml:space="preserve"> em Análise e Desenvolvimento de Sistemas</w:t>
      </w:r>
      <w:r w:rsidR="00F92795" w:rsidRPr="00C126F0">
        <w:rPr>
          <w:rFonts w:ascii="Arial" w:hAnsi="Arial" w:cs="Arial"/>
          <w:sz w:val="20"/>
          <w:szCs w:val="20"/>
        </w:rPr>
        <w:t>.</w:t>
      </w:r>
    </w:p>
    <w:p w:rsidR="006E5257" w:rsidRDefault="006E5257" w:rsidP="00557DC1">
      <w:pPr>
        <w:spacing w:after="0" w:line="240" w:lineRule="auto"/>
        <w:ind w:left="4536"/>
        <w:jc w:val="both"/>
        <w:rPr>
          <w:rFonts w:ascii="Arial" w:hAnsi="Arial" w:cs="Arial"/>
          <w:sz w:val="20"/>
          <w:szCs w:val="20"/>
        </w:rPr>
      </w:pPr>
    </w:p>
    <w:p w:rsidR="006E5257" w:rsidRPr="00C126F0" w:rsidRDefault="00557DC1" w:rsidP="00557DC1">
      <w:pPr>
        <w:spacing w:after="0" w:line="240" w:lineRule="auto"/>
        <w:ind w:left="4536"/>
        <w:jc w:val="both"/>
        <w:rPr>
          <w:rFonts w:ascii="Arial" w:hAnsi="Arial" w:cs="Arial"/>
          <w:sz w:val="20"/>
          <w:szCs w:val="20"/>
        </w:rPr>
      </w:pPr>
      <w:r>
        <w:rPr>
          <w:rFonts w:ascii="Arial" w:hAnsi="Arial" w:cs="Arial"/>
          <w:sz w:val="20"/>
          <w:szCs w:val="20"/>
        </w:rPr>
        <w:t>Orientador: Prof.</w:t>
      </w:r>
      <w:r w:rsidR="008A52CB">
        <w:rPr>
          <w:rFonts w:ascii="Arial" w:hAnsi="Arial" w:cs="Arial"/>
          <w:sz w:val="20"/>
          <w:szCs w:val="20"/>
        </w:rPr>
        <w:t xml:space="preserve"> </w:t>
      </w:r>
      <w:r w:rsidR="00313D85">
        <w:rPr>
          <w:rFonts w:ascii="Arial" w:hAnsi="Arial" w:cs="Arial"/>
          <w:sz w:val="20"/>
          <w:szCs w:val="20"/>
        </w:rPr>
        <w:t>Francisco Pereira Júnior</w:t>
      </w: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557DC1" w:rsidRDefault="00557DC1" w:rsidP="00F92795">
      <w:pPr>
        <w:spacing w:after="120" w:line="240" w:lineRule="auto"/>
        <w:jc w:val="center"/>
        <w:rPr>
          <w:rFonts w:ascii="Arial" w:hAnsi="Arial" w:cs="Arial"/>
          <w:sz w:val="24"/>
          <w:szCs w:val="24"/>
        </w:rPr>
      </w:pPr>
    </w:p>
    <w:p w:rsidR="00983458" w:rsidRDefault="00983458" w:rsidP="00F92795">
      <w:pPr>
        <w:spacing w:after="120" w:line="240" w:lineRule="auto"/>
        <w:jc w:val="center"/>
        <w:rPr>
          <w:rFonts w:ascii="Arial" w:hAnsi="Arial" w:cs="Arial"/>
          <w:sz w:val="24"/>
          <w:szCs w:val="24"/>
        </w:rPr>
      </w:pPr>
    </w:p>
    <w:p w:rsidR="00F92795" w:rsidRDefault="00F92795" w:rsidP="007C36A9">
      <w:pPr>
        <w:jc w:val="center"/>
        <w:rPr>
          <w:rFonts w:ascii="Arial" w:hAnsi="Arial" w:cs="Arial"/>
          <w:sz w:val="24"/>
          <w:szCs w:val="24"/>
        </w:rPr>
      </w:pPr>
      <w:r>
        <w:rPr>
          <w:rFonts w:ascii="Arial" w:hAnsi="Arial" w:cs="Arial"/>
          <w:sz w:val="24"/>
          <w:szCs w:val="24"/>
        </w:rPr>
        <w:t>CORNÉLIO PROCÓPIO</w:t>
      </w:r>
    </w:p>
    <w:p w:rsidR="007C36A9" w:rsidRDefault="00F92795" w:rsidP="00F92795">
      <w:pPr>
        <w:spacing w:after="120" w:line="240" w:lineRule="auto"/>
        <w:jc w:val="center"/>
        <w:rPr>
          <w:rFonts w:ascii="Arial" w:hAnsi="Arial" w:cs="Arial"/>
          <w:sz w:val="24"/>
          <w:szCs w:val="24"/>
        </w:rPr>
      </w:pPr>
      <w:r>
        <w:rPr>
          <w:rFonts w:ascii="Arial" w:hAnsi="Arial" w:cs="Arial"/>
          <w:sz w:val="24"/>
          <w:szCs w:val="24"/>
        </w:rPr>
        <w:t>2014</w:t>
      </w:r>
    </w:p>
    <w:p w:rsidR="001E6EC5" w:rsidRDefault="007C36A9" w:rsidP="00230934">
      <w:pPr>
        <w:rPr>
          <w:rFonts w:ascii="Arial" w:hAnsi="Arial" w:cs="Arial"/>
          <w:sz w:val="20"/>
          <w:szCs w:val="20"/>
        </w:rPr>
      </w:pPr>
      <w:r>
        <w:rPr>
          <w:rFonts w:ascii="Arial" w:hAnsi="Arial" w:cs="Arial"/>
          <w:sz w:val="24"/>
          <w:szCs w:val="24"/>
        </w:rPr>
        <w:br w:type="page"/>
      </w:r>
    </w:p>
    <w:p w:rsidR="006A48A6" w:rsidRPr="006A48A6" w:rsidRDefault="006A48A6" w:rsidP="006A48A6">
      <w:pPr>
        <w:spacing w:after="0" w:line="240" w:lineRule="auto"/>
        <w:jc w:val="center"/>
        <w:rPr>
          <w:rFonts w:ascii="Arial" w:hAnsi="Arial" w:cs="Arial"/>
          <w:b/>
          <w:sz w:val="24"/>
          <w:szCs w:val="24"/>
        </w:rPr>
      </w:pPr>
      <w:r w:rsidRPr="006A48A6">
        <w:rPr>
          <w:rFonts w:ascii="Arial" w:hAnsi="Arial" w:cs="Arial"/>
          <w:b/>
          <w:sz w:val="24"/>
          <w:szCs w:val="24"/>
        </w:rPr>
        <w:lastRenderedPageBreak/>
        <w:t>RESUMO</w:t>
      </w:r>
    </w:p>
    <w:p w:rsidR="00983458" w:rsidRDefault="00983458" w:rsidP="006A48A6">
      <w:pPr>
        <w:spacing w:after="0" w:line="240" w:lineRule="auto"/>
        <w:jc w:val="both"/>
        <w:rPr>
          <w:rFonts w:ascii="Arial" w:hAnsi="Arial" w:cs="Arial"/>
          <w:sz w:val="24"/>
          <w:szCs w:val="24"/>
        </w:rPr>
      </w:pPr>
    </w:p>
    <w:p w:rsidR="008823DD" w:rsidRDefault="008823DD" w:rsidP="006A48A6">
      <w:pPr>
        <w:spacing w:after="0" w:line="240" w:lineRule="auto"/>
        <w:jc w:val="both"/>
        <w:rPr>
          <w:rFonts w:ascii="Arial" w:hAnsi="Arial" w:cs="Arial"/>
          <w:sz w:val="24"/>
          <w:szCs w:val="24"/>
        </w:rPr>
      </w:pPr>
    </w:p>
    <w:p w:rsidR="008823DD" w:rsidRDefault="008823DD" w:rsidP="006A48A6">
      <w:pPr>
        <w:spacing w:after="0" w:line="240" w:lineRule="auto"/>
        <w:jc w:val="both"/>
        <w:rPr>
          <w:rFonts w:ascii="Arial" w:hAnsi="Arial" w:cs="Arial"/>
          <w:sz w:val="24"/>
          <w:szCs w:val="24"/>
        </w:rPr>
      </w:pPr>
    </w:p>
    <w:p w:rsidR="006A48A6" w:rsidRPr="006A48A6" w:rsidRDefault="00357892" w:rsidP="007525C2">
      <w:pPr>
        <w:spacing w:after="120" w:line="240" w:lineRule="auto"/>
        <w:jc w:val="both"/>
        <w:rPr>
          <w:rFonts w:ascii="Arial" w:hAnsi="Arial" w:cs="Arial"/>
          <w:sz w:val="24"/>
          <w:szCs w:val="24"/>
        </w:rPr>
      </w:pPr>
      <w:r>
        <w:rPr>
          <w:rFonts w:ascii="Arial" w:hAnsi="Arial" w:cs="Arial"/>
          <w:sz w:val="24"/>
          <w:szCs w:val="24"/>
        </w:rPr>
        <w:t>SILVA</w:t>
      </w:r>
      <w:r w:rsidR="006A48A6" w:rsidRPr="006A48A6">
        <w:rPr>
          <w:rFonts w:ascii="Arial" w:hAnsi="Arial" w:cs="Arial"/>
          <w:sz w:val="24"/>
          <w:szCs w:val="24"/>
        </w:rPr>
        <w:t xml:space="preserve">, </w:t>
      </w:r>
      <w:r>
        <w:rPr>
          <w:rFonts w:ascii="Arial" w:hAnsi="Arial" w:cs="Arial"/>
          <w:sz w:val="24"/>
          <w:szCs w:val="24"/>
        </w:rPr>
        <w:t>Alex Junior Nunes</w:t>
      </w:r>
      <w:r w:rsidR="006A48A6" w:rsidRPr="006A48A6">
        <w:rPr>
          <w:rFonts w:ascii="Arial" w:hAnsi="Arial" w:cs="Arial"/>
          <w:sz w:val="24"/>
          <w:szCs w:val="24"/>
        </w:rPr>
        <w:t xml:space="preserve">. </w:t>
      </w:r>
      <w:r w:rsidR="0002709F" w:rsidRPr="0002709F">
        <w:rPr>
          <w:rFonts w:ascii="Arial" w:hAnsi="Arial" w:cs="Arial"/>
          <w:sz w:val="24"/>
          <w:szCs w:val="24"/>
        </w:rPr>
        <w:t>IMPLANTAÇÃO DE SOLUÇÃO DE BUSINESS INTELLIGENCE PARA GERENCIAMENTO ACADÊMICO DE DISCENTES</w:t>
      </w:r>
      <w:r w:rsidR="006A48A6" w:rsidRPr="006A48A6">
        <w:rPr>
          <w:rFonts w:ascii="Arial" w:hAnsi="Arial" w:cs="Arial"/>
          <w:sz w:val="24"/>
          <w:szCs w:val="24"/>
        </w:rPr>
        <w:t xml:space="preserve">.  </w:t>
      </w:r>
      <w:r w:rsidR="006A48A6">
        <w:rPr>
          <w:rFonts w:ascii="Arial" w:hAnsi="Arial" w:cs="Arial"/>
          <w:sz w:val="24"/>
          <w:szCs w:val="24"/>
        </w:rPr>
        <w:t>2014</w:t>
      </w:r>
      <w:r w:rsidR="006A48A6" w:rsidRPr="006A48A6">
        <w:rPr>
          <w:rFonts w:ascii="Arial" w:hAnsi="Arial" w:cs="Arial"/>
          <w:sz w:val="24"/>
          <w:szCs w:val="24"/>
        </w:rPr>
        <w:t xml:space="preserve">. </w:t>
      </w:r>
      <w:r w:rsidR="008908B8" w:rsidRPr="008908B8">
        <w:rPr>
          <w:rFonts w:ascii="Arial" w:hAnsi="Arial" w:cs="Arial"/>
          <w:sz w:val="24"/>
          <w:szCs w:val="24"/>
        </w:rPr>
        <w:t>14</w:t>
      </w:r>
      <w:r w:rsidR="006A48A6" w:rsidRPr="008908B8">
        <w:rPr>
          <w:rFonts w:ascii="Arial" w:hAnsi="Arial" w:cs="Arial"/>
          <w:sz w:val="24"/>
          <w:szCs w:val="24"/>
        </w:rPr>
        <w:t xml:space="preserve"> f.</w:t>
      </w:r>
      <w:r w:rsidR="006A48A6" w:rsidRPr="006A48A6">
        <w:rPr>
          <w:rFonts w:ascii="Arial" w:hAnsi="Arial" w:cs="Arial"/>
          <w:sz w:val="24"/>
          <w:szCs w:val="24"/>
        </w:rPr>
        <w:t xml:space="preserve"> </w:t>
      </w:r>
      <w:r w:rsidR="008A52CB">
        <w:rPr>
          <w:rFonts w:ascii="Arial" w:hAnsi="Arial" w:cs="Arial"/>
          <w:sz w:val="24"/>
          <w:szCs w:val="24"/>
        </w:rPr>
        <w:t xml:space="preserve">Proposta de </w:t>
      </w:r>
      <w:r w:rsidR="006A48A6" w:rsidRPr="006A48A6">
        <w:rPr>
          <w:rFonts w:ascii="Arial" w:hAnsi="Arial" w:cs="Arial"/>
          <w:sz w:val="24"/>
          <w:szCs w:val="24"/>
        </w:rPr>
        <w:t>Trabalho de Conclusão de Curso (</w:t>
      </w:r>
      <w:r w:rsidR="00827FE2">
        <w:rPr>
          <w:rFonts w:ascii="Arial" w:hAnsi="Arial" w:cs="Arial"/>
          <w:sz w:val="24"/>
          <w:szCs w:val="24"/>
        </w:rPr>
        <w:t>Graduação</w:t>
      </w:r>
      <w:r w:rsidR="006A48A6" w:rsidRPr="006A48A6">
        <w:rPr>
          <w:rFonts w:ascii="Arial" w:hAnsi="Arial" w:cs="Arial"/>
          <w:sz w:val="24"/>
          <w:szCs w:val="24"/>
        </w:rPr>
        <w:t xml:space="preserve">) </w:t>
      </w:r>
      <w:r w:rsidR="00827FE2">
        <w:rPr>
          <w:rFonts w:ascii="Arial" w:hAnsi="Arial" w:cs="Arial"/>
          <w:sz w:val="24"/>
          <w:szCs w:val="24"/>
        </w:rPr>
        <w:t>–</w:t>
      </w:r>
      <w:r w:rsidR="006A48A6" w:rsidRPr="006A48A6">
        <w:rPr>
          <w:rFonts w:ascii="Arial" w:hAnsi="Arial" w:cs="Arial"/>
          <w:sz w:val="24"/>
          <w:szCs w:val="24"/>
        </w:rPr>
        <w:t xml:space="preserve"> </w:t>
      </w:r>
      <w:r>
        <w:rPr>
          <w:rFonts w:ascii="Arial" w:hAnsi="Arial" w:cs="Arial"/>
          <w:sz w:val="24"/>
          <w:szCs w:val="24"/>
        </w:rPr>
        <w:t>Tecnologia em Análise e Desenvolvimento de Sistemas</w:t>
      </w:r>
      <w:r w:rsidR="00827FE2">
        <w:rPr>
          <w:rFonts w:ascii="Arial" w:hAnsi="Arial" w:cs="Arial"/>
          <w:sz w:val="24"/>
          <w:szCs w:val="24"/>
        </w:rPr>
        <w:t xml:space="preserve">. </w:t>
      </w:r>
      <w:r w:rsidR="006A48A6" w:rsidRPr="006A48A6">
        <w:rPr>
          <w:rFonts w:ascii="Arial" w:hAnsi="Arial" w:cs="Arial"/>
          <w:sz w:val="24"/>
          <w:szCs w:val="24"/>
        </w:rPr>
        <w:t>Universidade Tecnológica Federal do Paraná</w:t>
      </w:r>
      <w:r w:rsidR="00827FE2">
        <w:rPr>
          <w:rFonts w:ascii="Arial" w:hAnsi="Arial" w:cs="Arial"/>
          <w:sz w:val="24"/>
          <w:szCs w:val="24"/>
        </w:rPr>
        <w:t>. Cornélio Procópio</w:t>
      </w:r>
      <w:r w:rsidR="006A48A6" w:rsidRPr="006A48A6">
        <w:rPr>
          <w:rFonts w:ascii="Arial" w:hAnsi="Arial" w:cs="Arial"/>
          <w:sz w:val="24"/>
          <w:szCs w:val="24"/>
        </w:rPr>
        <w:t xml:space="preserve">, </w:t>
      </w:r>
      <w:r w:rsidR="00827FE2">
        <w:rPr>
          <w:rFonts w:ascii="Arial" w:hAnsi="Arial" w:cs="Arial"/>
          <w:sz w:val="24"/>
          <w:szCs w:val="24"/>
        </w:rPr>
        <w:t>2014</w:t>
      </w:r>
      <w:r w:rsidR="001469BF">
        <w:rPr>
          <w:rFonts w:ascii="Arial" w:hAnsi="Arial" w:cs="Arial"/>
          <w:sz w:val="24"/>
          <w:szCs w:val="24"/>
        </w:rPr>
        <w:t>.</w:t>
      </w:r>
    </w:p>
    <w:p w:rsidR="006A48A6" w:rsidRDefault="006A48A6" w:rsidP="006A48A6">
      <w:pPr>
        <w:pStyle w:val="Formataodoresumo"/>
        <w:spacing w:after="0"/>
        <w:rPr>
          <w:rFonts w:cs="Arial"/>
        </w:rPr>
      </w:pPr>
    </w:p>
    <w:p w:rsidR="00983C6D" w:rsidRDefault="00983C6D" w:rsidP="00983C6D">
      <w:pPr>
        <w:pStyle w:val="Formataodoresumo"/>
        <w:spacing w:after="0"/>
        <w:rPr>
          <w:rFonts w:cs="Arial"/>
        </w:rPr>
      </w:pPr>
    </w:p>
    <w:p w:rsidR="00D6200B" w:rsidRDefault="00D6200B" w:rsidP="00C3289F">
      <w:pPr>
        <w:pStyle w:val="Formataodoresumo"/>
        <w:spacing w:after="0"/>
        <w:ind w:firstLine="708"/>
        <w:rPr>
          <w:rFonts w:cs="Arial"/>
        </w:rPr>
      </w:pPr>
      <w:r>
        <w:rPr>
          <w:rFonts w:cs="Arial"/>
        </w:rPr>
        <w:t xml:space="preserve">Atualmente, os </w:t>
      </w:r>
      <w:r w:rsidRPr="007203EC">
        <w:rPr>
          <w:rFonts w:cs="Arial"/>
        </w:rPr>
        <w:t>d</w:t>
      </w:r>
      <w:r w:rsidR="007203EC" w:rsidRPr="007203EC">
        <w:rPr>
          <w:rFonts w:cs="Arial"/>
        </w:rPr>
        <w:t>is</w:t>
      </w:r>
      <w:r w:rsidRPr="007203EC">
        <w:rPr>
          <w:rFonts w:cs="Arial"/>
        </w:rPr>
        <w:t>centes</w:t>
      </w:r>
      <w:r>
        <w:rPr>
          <w:rFonts w:cs="Arial"/>
        </w:rPr>
        <w:t xml:space="preserve"> da Universidade Tecnológica Federal do Paraná</w:t>
      </w:r>
      <w:r w:rsidR="00D3466D">
        <w:rPr>
          <w:rFonts w:cs="Arial"/>
        </w:rPr>
        <w:t xml:space="preserve"> (UTFPR)</w:t>
      </w:r>
      <w:r>
        <w:rPr>
          <w:rFonts w:cs="Arial"/>
        </w:rPr>
        <w:t xml:space="preserve">, não possuem um sistema de acompanhamento acadêmico no qual possam obter informações </w:t>
      </w:r>
      <w:r w:rsidR="00B856C4">
        <w:rPr>
          <w:rFonts w:cs="Arial"/>
        </w:rPr>
        <w:t xml:space="preserve">analíticas </w:t>
      </w:r>
      <w:r>
        <w:rPr>
          <w:rFonts w:cs="Arial"/>
        </w:rPr>
        <w:t>detalhadas</w:t>
      </w:r>
      <w:r w:rsidR="00DE7626">
        <w:rPr>
          <w:rFonts w:cs="Arial"/>
        </w:rPr>
        <w:t>, gráficos e tabelas</w:t>
      </w:r>
      <w:r>
        <w:rPr>
          <w:rFonts w:cs="Arial"/>
        </w:rPr>
        <w:t xml:space="preserve"> sobre seu rendimento no decorrer do curso, sendo assim, esse trabalho visa implantar uma solução de </w:t>
      </w:r>
      <w:r w:rsidR="00DE7626" w:rsidRPr="001E729E">
        <w:rPr>
          <w:rFonts w:cs="Arial"/>
          <w:i/>
        </w:rPr>
        <w:t>Business Intel</w:t>
      </w:r>
      <w:r w:rsidR="001469BF" w:rsidRPr="001E729E">
        <w:rPr>
          <w:rFonts w:cs="Arial"/>
          <w:i/>
        </w:rPr>
        <w:t>l</w:t>
      </w:r>
      <w:r w:rsidR="00DE7626" w:rsidRPr="001E729E">
        <w:rPr>
          <w:rFonts w:cs="Arial"/>
          <w:i/>
        </w:rPr>
        <w:t>igence</w:t>
      </w:r>
      <w:r w:rsidR="00E54892">
        <w:rPr>
          <w:rFonts w:cs="Arial"/>
        </w:rPr>
        <w:t xml:space="preserve"> (</w:t>
      </w:r>
      <w:r w:rsidR="00DE7626">
        <w:rPr>
          <w:rFonts w:cs="Arial"/>
        </w:rPr>
        <w:t>BI</w:t>
      </w:r>
      <w:r w:rsidR="00E54892">
        <w:rPr>
          <w:rFonts w:cs="Arial"/>
        </w:rPr>
        <w:t>)</w:t>
      </w:r>
      <w:r w:rsidR="008415E5">
        <w:rPr>
          <w:rFonts w:cs="Arial"/>
        </w:rPr>
        <w:t>, que são soluções muito utilizadas em empresas para analisar dados de histórico</w:t>
      </w:r>
      <w:r w:rsidR="006E6149">
        <w:rPr>
          <w:rFonts w:cs="Arial"/>
        </w:rPr>
        <w:t>s</w:t>
      </w:r>
      <w:r w:rsidR="008415E5">
        <w:rPr>
          <w:rFonts w:cs="Arial"/>
        </w:rPr>
        <w:t xml:space="preserve"> e </w:t>
      </w:r>
      <w:r w:rsidR="00E54892">
        <w:rPr>
          <w:rFonts w:cs="Arial"/>
        </w:rPr>
        <w:t>apoiá-l</w:t>
      </w:r>
      <w:r w:rsidR="006E6149">
        <w:rPr>
          <w:rFonts w:cs="Arial"/>
        </w:rPr>
        <w:t>as</w:t>
      </w:r>
      <w:r w:rsidR="00E54892">
        <w:rPr>
          <w:rFonts w:cs="Arial"/>
        </w:rPr>
        <w:t xml:space="preserve"> nas tomadas de decisões</w:t>
      </w:r>
      <w:r w:rsidR="008415E5">
        <w:rPr>
          <w:rFonts w:cs="Arial"/>
        </w:rPr>
        <w:t xml:space="preserve">, de uma forma semelhante ao </w:t>
      </w:r>
      <w:r w:rsidR="001E729E" w:rsidRPr="001E729E">
        <w:rPr>
          <w:rFonts w:cs="Arial"/>
          <w:i/>
        </w:rPr>
        <w:t>Student Relationship Management</w:t>
      </w:r>
      <w:r w:rsidR="001E729E">
        <w:rPr>
          <w:rFonts w:cs="Arial"/>
        </w:rPr>
        <w:t xml:space="preserve"> (</w:t>
      </w:r>
      <w:r w:rsidR="008415E5">
        <w:rPr>
          <w:rFonts w:cs="Arial"/>
        </w:rPr>
        <w:t>SRM</w:t>
      </w:r>
      <w:r w:rsidR="001E729E">
        <w:rPr>
          <w:rFonts w:cs="Arial"/>
        </w:rPr>
        <w:t>)</w:t>
      </w:r>
      <w:r w:rsidR="008415E5">
        <w:rPr>
          <w:rFonts w:cs="Arial"/>
        </w:rPr>
        <w:t xml:space="preserve">, que são soluções implantadas </w:t>
      </w:r>
      <w:r w:rsidR="00983C6D">
        <w:rPr>
          <w:rFonts w:cs="Arial"/>
        </w:rPr>
        <w:t>em</w:t>
      </w:r>
      <w:r w:rsidR="008415E5">
        <w:rPr>
          <w:rFonts w:cs="Arial"/>
        </w:rPr>
        <w:t xml:space="preserve"> empresas para otimizar o relacionamento com clientes (CRM) adaptadas ao meio acad</w:t>
      </w:r>
      <w:r w:rsidR="00983C6D">
        <w:rPr>
          <w:rFonts w:cs="Arial"/>
        </w:rPr>
        <w:t>êmico. Com a implementação dessa soluç</w:t>
      </w:r>
      <w:r w:rsidR="006E6149">
        <w:rPr>
          <w:rFonts w:cs="Arial"/>
        </w:rPr>
        <w:t>ão, tem-</w:t>
      </w:r>
      <w:r w:rsidR="00983C6D">
        <w:rPr>
          <w:rFonts w:cs="Arial"/>
        </w:rPr>
        <w:t>se como objetivo a diminuição</w:t>
      </w:r>
      <w:r w:rsidR="00D3466D">
        <w:rPr>
          <w:rFonts w:cs="Arial"/>
        </w:rPr>
        <w:t xml:space="preserve"> de uma das causas</w:t>
      </w:r>
      <w:r w:rsidR="00983C6D">
        <w:rPr>
          <w:rFonts w:cs="Arial"/>
        </w:rPr>
        <w:t xml:space="preserve"> do insucesso escolar</w:t>
      </w:r>
      <w:r w:rsidR="006E6149">
        <w:rPr>
          <w:rFonts w:cs="Arial"/>
        </w:rPr>
        <w:t xml:space="preserve"> e consequentemente a diminuição do nível de evasão escolar em cursos superiores de universidades públicas que tem sido bastante elevado.</w:t>
      </w:r>
    </w:p>
    <w:p w:rsidR="00D6200B" w:rsidRDefault="00D6200B" w:rsidP="006A48A6">
      <w:pPr>
        <w:pStyle w:val="Formataodoresumo"/>
        <w:spacing w:after="0"/>
        <w:rPr>
          <w:rFonts w:cs="Arial"/>
        </w:rPr>
      </w:pPr>
    </w:p>
    <w:p w:rsidR="006A48A6" w:rsidRDefault="006A48A6" w:rsidP="006A48A6">
      <w:pPr>
        <w:pStyle w:val="Palavras-chave"/>
        <w:spacing w:after="0"/>
        <w:jc w:val="both"/>
        <w:rPr>
          <w:rFonts w:cs="Arial"/>
          <w:b/>
        </w:rPr>
      </w:pPr>
    </w:p>
    <w:p w:rsidR="005277A5" w:rsidRDefault="005277A5" w:rsidP="006A48A6">
      <w:pPr>
        <w:pStyle w:val="Palavras-chave"/>
        <w:spacing w:after="0"/>
        <w:jc w:val="both"/>
        <w:rPr>
          <w:rFonts w:cs="Arial"/>
          <w:b/>
        </w:rPr>
      </w:pPr>
    </w:p>
    <w:p w:rsidR="00827FE2" w:rsidRPr="00B75C18" w:rsidRDefault="006A48A6" w:rsidP="00E11CCA">
      <w:pPr>
        <w:pStyle w:val="Palavras-chave"/>
        <w:spacing w:after="0"/>
        <w:jc w:val="both"/>
        <w:rPr>
          <w:rFonts w:cs="Arial"/>
        </w:rPr>
      </w:pPr>
      <w:r w:rsidRPr="00B75C18">
        <w:rPr>
          <w:rFonts w:cs="Arial"/>
          <w:b/>
        </w:rPr>
        <w:t>Palavras-chave:</w:t>
      </w:r>
      <w:r w:rsidRPr="00B75C18">
        <w:rPr>
          <w:rFonts w:cs="Arial"/>
        </w:rPr>
        <w:t xml:space="preserve"> </w:t>
      </w:r>
      <w:r w:rsidR="008251FD" w:rsidRPr="00B75C18">
        <w:rPr>
          <w:rFonts w:cs="Arial"/>
        </w:rPr>
        <w:t>CRM</w:t>
      </w:r>
      <w:r w:rsidR="008251FD">
        <w:rPr>
          <w:rFonts w:cs="Arial"/>
        </w:rPr>
        <w:t xml:space="preserve">, </w:t>
      </w:r>
      <w:r w:rsidR="005277A5">
        <w:rPr>
          <w:rFonts w:cs="Arial"/>
        </w:rPr>
        <w:t>SRM, Student Relationship Mana</w:t>
      </w:r>
      <w:r w:rsidR="00B75C18" w:rsidRPr="00B75C18">
        <w:rPr>
          <w:rFonts w:cs="Arial"/>
        </w:rPr>
        <w:t>gement, Inteligência de Neg</w:t>
      </w:r>
      <w:r w:rsidR="00B75C18">
        <w:rPr>
          <w:rFonts w:cs="Arial"/>
        </w:rPr>
        <w:t>ócios</w:t>
      </w:r>
      <w:r w:rsidR="00B75C18" w:rsidRPr="00B75C18">
        <w:rPr>
          <w:rFonts w:cs="Arial"/>
        </w:rPr>
        <w:t xml:space="preserve">, </w:t>
      </w:r>
      <w:r w:rsidR="00917528">
        <w:rPr>
          <w:rFonts w:cs="Arial"/>
        </w:rPr>
        <w:t>Business Inte</w:t>
      </w:r>
      <w:r w:rsidR="001469BF">
        <w:rPr>
          <w:rFonts w:cs="Arial"/>
        </w:rPr>
        <w:t>l</w:t>
      </w:r>
      <w:r w:rsidR="00917528">
        <w:rPr>
          <w:rFonts w:cs="Arial"/>
        </w:rPr>
        <w:t>ligence</w:t>
      </w:r>
      <w:r w:rsidR="00B75C18" w:rsidRPr="00B75C18">
        <w:rPr>
          <w:rFonts w:cs="Arial"/>
        </w:rPr>
        <w:t xml:space="preserve">, </w:t>
      </w:r>
      <w:r w:rsidR="008251FD">
        <w:rPr>
          <w:rFonts w:cs="Arial"/>
        </w:rPr>
        <w:t xml:space="preserve">BI, </w:t>
      </w:r>
      <w:r w:rsidR="00D37A9B">
        <w:rPr>
          <w:rFonts w:cs="Arial"/>
        </w:rPr>
        <w:t>Sistemas de Suporte a Decisões.</w:t>
      </w:r>
    </w:p>
    <w:p w:rsidR="00827FE2" w:rsidRPr="00B75C18" w:rsidRDefault="00827FE2">
      <w:pPr>
        <w:rPr>
          <w:rFonts w:ascii="Arial" w:eastAsia="Times New Roman" w:hAnsi="Arial" w:cs="Arial"/>
          <w:color w:val="000000"/>
          <w:sz w:val="24"/>
          <w:szCs w:val="24"/>
        </w:rPr>
      </w:pPr>
      <w:r w:rsidRPr="00B75C18">
        <w:rPr>
          <w:rFonts w:cs="Arial"/>
        </w:rPr>
        <w:br w:type="page"/>
      </w:r>
    </w:p>
    <w:p w:rsidR="00810E06" w:rsidRDefault="00810E06" w:rsidP="00810E06">
      <w:pPr>
        <w:pStyle w:val="Palavras-chave"/>
        <w:spacing w:after="0"/>
        <w:jc w:val="center"/>
        <w:rPr>
          <w:rFonts w:cs="Arial"/>
          <w:b/>
        </w:rPr>
      </w:pPr>
      <w:r>
        <w:rPr>
          <w:rFonts w:cs="Arial"/>
          <w:b/>
        </w:rPr>
        <w:lastRenderedPageBreak/>
        <w:t>LISTA DE SIGLAS</w:t>
      </w:r>
    </w:p>
    <w:p w:rsidR="00810E06" w:rsidRDefault="00810E06" w:rsidP="00810E06">
      <w:pPr>
        <w:pStyle w:val="Palavras-chave"/>
        <w:spacing w:after="0"/>
        <w:jc w:val="center"/>
        <w:rPr>
          <w:rFonts w:cs="Arial"/>
          <w:b/>
        </w:rPr>
      </w:pPr>
    </w:p>
    <w:p w:rsidR="00B465F2" w:rsidRDefault="00B465F2" w:rsidP="00810E06">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7938"/>
      </w:tblGrid>
      <w:tr w:rsidR="005B2D39" w:rsidRPr="00810E06" w:rsidTr="001A7569">
        <w:trPr>
          <w:trHeight w:val="397"/>
        </w:trPr>
        <w:tc>
          <w:tcPr>
            <w:tcW w:w="1101" w:type="dxa"/>
          </w:tcPr>
          <w:p w:rsidR="005B2D39" w:rsidRDefault="00D82E08" w:rsidP="00F31D70">
            <w:pPr>
              <w:pStyle w:val="Palavras-chave"/>
              <w:spacing w:after="0"/>
              <w:rPr>
                <w:rFonts w:cs="Arial"/>
              </w:rPr>
            </w:pPr>
            <w:r>
              <w:rPr>
                <w:rFonts w:cs="Arial"/>
              </w:rPr>
              <w:t>HDFS</w:t>
            </w:r>
          </w:p>
        </w:tc>
        <w:tc>
          <w:tcPr>
            <w:tcW w:w="7938" w:type="dxa"/>
          </w:tcPr>
          <w:p w:rsidR="005B2D39" w:rsidRPr="00B611A1" w:rsidRDefault="00D82E08" w:rsidP="00F31D70">
            <w:pPr>
              <w:pStyle w:val="Palavras-chave"/>
              <w:spacing w:after="0"/>
              <w:rPr>
                <w:rFonts w:cs="Arial"/>
                <w:i/>
              </w:rPr>
            </w:pPr>
            <w:r>
              <w:rPr>
                <w:rFonts w:cs="Arial"/>
                <w:i/>
              </w:rPr>
              <w:t xml:space="preserve">Hadoop </w:t>
            </w:r>
            <w:proofErr w:type="spellStart"/>
            <w:r>
              <w:rPr>
                <w:rFonts w:cs="Arial"/>
                <w:i/>
              </w:rPr>
              <w:t>Distributed</w:t>
            </w:r>
            <w:proofErr w:type="spellEnd"/>
            <w:r>
              <w:rPr>
                <w:rFonts w:cs="Arial"/>
                <w:i/>
              </w:rPr>
              <w:t xml:space="preserve"> File System</w:t>
            </w:r>
          </w:p>
        </w:tc>
      </w:tr>
      <w:tr w:rsidR="00D82E08" w:rsidRPr="00810E06" w:rsidTr="001A7569">
        <w:trPr>
          <w:trHeight w:val="397"/>
        </w:trPr>
        <w:tc>
          <w:tcPr>
            <w:tcW w:w="1101" w:type="dxa"/>
          </w:tcPr>
          <w:p w:rsidR="00D82E08" w:rsidRDefault="00D82E08" w:rsidP="00F31D70">
            <w:pPr>
              <w:pStyle w:val="Palavras-chave"/>
              <w:spacing w:after="0"/>
              <w:rPr>
                <w:rFonts w:cs="Arial"/>
              </w:rPr>
            </w:pPr>
            <w:r>
              <w:rPr>
                <w:rFonts w:cs="Arial"/>
              </w:rPr>
              <w:t>GPS</w:t>
            </w:r>
          </w:p>
        </w:tc>
        <w:tc>
          <w:tcPr>
            <w:tcW w:w="7938" w:type="dxa"/>
          </w:tcPr>
          <w:p w:rsidR="00D82E08" w:rsidRDefault="00D82E08" w:rsidP="00D82E08">
            <w:pPr>
              <w:pStyle w:val="Palavras-chave"/>
              <w:spacing w:after="0"/>
              <w:rPr>
                <w:rFonts w:cs="Arial"/>
                <w:i/>
              </w:rPr>
            </w:pPr>
            <w:r>
              <w:rPr>
                <w:rFonts w:cs="Arial"/>
                <w:i/>
              </w:rPr>
              <w:t xml:space="preserve">Global </w:t>
            </w:r>
            <w:proofErr w:type="spellStart"/>
            <w:r>
              <w:rPr>
                <w:rFonts w:cs="Arial"/>
                <w:i/>
              </w:rPr>
              <w:t>P</w:t>
            </w:r>
            <w:r>
              <w:rPr>
                <w:i/>
                <w:iCs/>
              </w:rPr>
              <w:t>ositioning</w:t>
            </w:r>
            <w:proofErr w:type="spellEnd"/>
            <w:r>
              <w:rPr>
                <w:i/>
                <w:iCs/>
              </w:rPr>
              <w:t xml:space="preserve"> </w:t>
            </w:r>
            <w:r>
              <w:rPr>
                <w:rFonts w:cs="Arial"/>
                <w:i/>
              </w:rPr>
              <w:t>System</w:t>
            </w:r>
          </w:p>
        </w:tc>
      </w:tr>
      <w:tr w:rsidR="00043E7B" w:rsidRPr="00810E06" w:rsidTr="001A7569">
        <w:trPr>
          <w:trHeight w:val="397"/>
        </w:trPr>
        <w:tc>
          <w:tcPr>
            <w:tcW w:w="1101" w:type="dxa"/>
          </w:tcPr>
          <w:p w:rsidR="00043E7B" w:rsidRDefault="00043E7B" w:rsidP="00F31D70">
            <w:pPr>
              <w:pStyle w:val="Palavras-chave"/>
              <w:spacing w:after="0"/>
              <w:rPr>
                <w:rFonts w:cs="Arial"/>
              </w:rPr>
            </w:pPr>
            <w:r>
              <w:rPr>
                <w:rFonts w:cs="Arial"/>
              </w:rPr>
              <w:t>SGBD</w:t>
            </w:r>
          </w:p>
        </w:tc>
        <w:tc>
          <w:tcPr>
            <w:tcW w:w="7938" w:type="dxa"/>
          </w:tcPr>
          <w:p w:rsidR="00043E7B" w:rsidRPr="00043E7B" w:rsidRDefault="00043E7B" w:rsidP="00D82E08">
            <w:pPr>
              <w:pStyle w:val="Palavras-chave"/>
              <w:spacing w:after="0"/>
              <w:rPr>
                <w:rFonts w:cs="Arial"/>
              </w:rPr>
            </w:pPr>
            <w:r w:rsidRPr="00043E7B">
              <w:rPr>
                <w:rFonts w:cs="Arial"/>
              </w:rPr>
              <w:t>Sistema de Gerenciamento de banco de dados</w:t>
            </w:r>
          </w:p>
        </w:tc>
      </w:tr>
      <w:tr w:rsidR="006D5809" w:rsidRPr="00810E06" w:rsidTr="001A7569">
        <w:trPr>
          <w:trHeight w:val="397"/>
        </w:trPr>
        <w:tc>
          <w:tcPr>
            <w:tcW w:w="1101" w:type="dxa"/>
          </w:tcPr>
          <w:p w:rsidR="006D5809" w:rsidRDefault="006D5809" w:rsidP="00F31D70">
            <w:pPr>
              <w:pStyle w:val="Palavras-chave"/>
              <w:spacing w:after="0"/>
              <w:rPr>
                <w:rFonts w:cs="Arial"/>
              </w:rPr>
            </w:pPr>
            <w:r>
              <w:rPr>
                <w:rFonts w:cs="Arial"/>
              </w:rPr>
              <w:t>IDC</w:t>
            </w:r>
          </w:p>
        </w:tc>
        <w:tc>
          <w:tcPr>
            <w:tcW w:w="7938" w:type="dxa"/>
          </w:tcPr>
          <w:p w:rsidR="006D5809" w:rsidRPr="00043E7B" w:rsidRDefault="006D5809" w:rsidP="00D82E08">
            <w:pPr>
              <w:pStyle w:val="Palavras-chave"/>
              <w:spacing w:after="0"/>
              <w:rPr>
                <w:rFonts w:cs="Arial"/>
              </w:rPr>
            </w:pPr>
          </w:p>
        </w:tc>
      </w:tr>
      <w:tr w:rsidR="006D5809" w:rsidRPr="00810E06" w:rsidTr="001A7569">
        <w:trPr>
          <w:trHeight w:val="397"/>
        </w:trPr>
        <w:tc>
          <w:tcPr>
            <w:tcW w:w="1101" w:type="dxa"/>
          </w:tcPr>
          <w:p w:rsidR="006D5809" w:rsidRDefault="006D5809" w:rsidP="00F31D70">
            <w:pPr>
              <w:pStyle w:val="Palavras-chave"/>
              <w:spacing w:after="0"/>
              <w:rPr>
                <w:rFonts w:cs="Arial"/>
              </w:rPr>
            </w:pPr>
            <w:r>
              <w:rPr>
                <w:rFonts w:cs="Arial"/>
              </w:rPr>
              <w:t>LHC</w:t>
            </w:r>
          </w:p>
        </w:tc>
        <w:tc>
          <w:tcPr>
            <w:tcW w:w="7938" w:type="dxa"/>
          </w:tcPr>
          <w:p w:rsidR="006D5809" w:rsidRPr="006D5809" w:rsidRDefault="006D5809" w:rsidP="00D82E08">
            <w:pPr>
              <w:pStyle w:val="Palavras-chave"/>
              <w:spacing w:after="0"/>
              <w:rPr>
                <w:rFonts w:cs="Arial"/>
                <w:i/>
              </w:rPr>
            </w:pPr>
            <w:proofErr w:type="spellStart"/>
            <w:r w:rsidRPr="006D5809">
              <w:rPr>
                <w:rFonts w:cs="Arial"/>
                <w:i/>
              </w:rPr>
              <w:t>Large</w:t>
            </w:r>
            <w:proofErr w:type="spellEnd"/>
            <w:r w:rsidRPr="006D5809">
              <w:rPr>
                <w:rFonts w:cs="Arial"/>
                <w:i/>
              </w:rPr>
              <w:t xml:space="preserve"> </w:t>
            </w:r>
            <w:proofErr w:type="spellStart"/>
            <w:r w:rsidRPr="006D5809">
              <w:rPr>
                <w:rFonts w:cs="Arial"/>
                <w:i/>
              </w:rPr>
              <w:t>Hadron</w:t>
            </w:r>
            <w:proofErr w:type="spellEnd"/>
            <w:r w:rsidRPr="006D5809">
              <w:rPr>
                <w:rFonts w:cs="Arial"/>
                <w:i/>
              </w:rPr>
              <w:t xml:space="preserve"> </w:t>
            </w:r>
            <w:proofErr w:type="spellStart"/>
            <w:r w:rsidRPr="006D5809">
              <w:rPr>
                <w:rFonts w:cs="Arial"/>
                <w:i/>
              </w:rPr>
              <w:t>Collider</w:t>
            </w:r>
            <w:proofErr w:type="spellEnd"/>
          </w:p>
        </w:tc>
      </w:tr>
    </w:tbl>
    <w:p w:rsidR="003D1D08" w:rsidRDefault="003D1D08">
      <w:pPr>
        <w:rPr>
          <w:rFonts w:ascii="Arial" w:eastAsia="Times New Roman" w:hAnsi="Arial" w:cs="Arial"/>
          <w:b/>
          <w:color w:val="000000"/>
          <w:sz w:val="24"/>
          <w:szCs w:val="24"/>
        </w:rPr>
      </w:pPr>
      <w:r>
        <w:rPr>
          <w:rFonts w:cs="Arial"/>
          <w:b/>
        </w:rPr>
        <w:br w:type="page"/>
      </w:r>
    </w:p>
    <w:p w:rsidR="00810E06" w:rsidRDefault="003D1D08" w:rsidP="003D1D08">
      <w:pPr>
        <w:pStyle w:val="Palavras-chave"/>
        <w:spacing w:after="0"/>
        <w:jc w:val="center"/>
        <w:rPr>
          <w:rFonts w:cs="Arial"/>
          <w:b/>
        </w:rPr>
      </w:pPr>
      <w:r>
        <w:rPr>
          <w:rFonts w:cs="Arial"/>
          <w:b/>
        </w:rPr>
        <w:lastRenderedPageBreak/>
        <w:t>LISTA DE ACRÔNIMOS</w:t>
      </w:r>
    </w:p>
    <w:p w:rsidR="003D1D08" w:rsidRDefault="003D1D08" w:rsidP="003D1D08">
      <w:pPr>
        <w:pStyle w:val="Palavras-chave"/>
        <w:spacing w:after="0"/>
        <w:jc w:val="center"/>
        <w:rPr>
          <w:rFonts w:cs="Arial"/>
          <w:b/>
        </w:rPr>
      </w:pPr>
    </w:p>
    <w:p w:rsidR="00B465F2" w:rsidRDefault="00B465F2" w:rsidP="003D1D08">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371"/>
      </w:tblGrid>
      <w:tr w:rsidR="005B2D39" w:rsidTr="003D1D08">
        <w:trPr>
          <w:trHeight w:val="397"/>
        </w:trPr>
        <w:tc>
          <w:tcPr>
            <w:tcW w:w="1668" w:type="dxa"/>
          </w:tcPr>
          <w:p w:rsidR="005B2D39" w:rsidRDefault="006D5809" w:rsidP="00B465F2">
            <w:pPr>
              <w:pStyle w:val="Palavras-chave"/>
              <w:spacing w:after="0"/>
              <w:rPr>
                <w:rFonts w:cs="Arial"/>
              </w:rPr>
            </w:pPr>
            <w:r>
              <w:rPr>
                <w:rFonts w:cs="Arial"/>
              </w:rPr>
              <w:t>CERN</w:t>
            </w:r>
          </w:p>
        </w:tc>
        <w:tc>
          <w:tcPr>
            <w:tcW w:w="7371" w:type="dxa"/>
          </w:tcPr>
          <w:p w:rsidR="005B2D39" w:rsidRPr="006D5809" w:rsidRDefault="006D5809" w:rsidP="005277A5">
            <w:pPr>
              <w:pStyle w:val="Palavras-chave"/>
              <w:spacing w:after="0"/>
              <w:rPr>
                <w:rFonts w:cs="Arial"/>
                <w:i/>
              </w:rPr>
            </w:pPr>
            <w:proofErr w:type="spellStart"/>
            <w:r w:rsidRPr="006D5809">
              <w:rPr>
                <w:rFonts w:cs="Arial"/>
                <w:i/>
              </w:rPr>
              <w:t>Conseil</w:t>
            </w:r>
            <w:proofErr w:type="spellEnd"/>
            <w:r w:rsidRPr="006D5809">
              <w:rPr>
                <w:rFonts w:cs="Arial"/>
                <w:i/>
              </w:rPr>
              <w:t xml:space="preserve"> </w:t>
            </w:r>
            <w:proofErr w:type="spellStart"/>
            <w:r w:rsidRPr="006D5809">
              <w:rPr>
                <w:rFonts w:cs="Arial"/>
                <w:i/>
              </w:rPr>
              <w:t>Européen</w:t>
            </w:r>
            <w:proofErr w:type="spellEnd"/>
            <w:r w:rsidRPr="006D5809">
              <w:rPr>
                <w:rFonts w:cs="Arial"/>
                <w:i/>
              </w:rPr>
              <w:t xml:space="preserve"> </w:t>
            </w:r>
            <w:proofErr w:type="spellStart"/>
            <w:r w:rsidRPr="006D5809">
              <w:rPr>
                <w:rFonts w:cs="Arial"/>
                <w:i/>
              </w:rPr>
              <w:t>pour</w:t>
            </w:r>
            <w:proofErr w:type="spellEnd"/>
            <w:r w:rsidRPr="006D5809">
              <w:rPr>
                <w:rFonts w:cs="Arial"/>
                <w:i/>
              </w:rPr>
              <w:t xml:space="preserve"> la </w:t>
            </w:r>
            <w:proofErr w:type="spellStart"/>
            <w:r w:rsidRPr="006D5809">
              <w:rPr>
                <w:rFonts w:cs="Arial"/>
                <w:i/>
              </w:rPr>
              <w:t>Recherche</w:t>
            </w:r>
            <w:proofErr w:type="spellEnd"/>
            <w:r w:rsidRPr="006D5809">
              <w:rPr>
                <w:rFonts w:cs="Arial"/>
                <w:i/>
              </w:rPr>
              <w:t xml:space="preserve"> </w:t>
            </w:r>
            <w:proofErr w:type="spellStart"/>
            <w:r w:rsidRPr="006D5809">
              <w:rPr>
                <w:rFonts w:cs="Arial"/>
                <w:i/>
              </w:rPr>
              <w:t>Nucléaire</w:t>
            </w:r>
            <w:proofErr w:type="spellEnd"/>
          </w:p>
        </w:tc>
      </w:tr>
      <w:tr w:rsidR="005B2D39" w:rsidTr="003D1D08">
        <w:trPr>
          <w:trHeight w:val="397"/>
        </w:trPr>
        <w:tc>
          <w:tcPr>
            <w:tcW w:w="1668" w:type="dxa"/>
          </w:tcPr>
          <w:p w:rsidR="005B2D39" w:rsidRPr="00810E06" w:rsidRDefault="005B2D39" w:rsidP="00B465F2">
            <w:pPr>
              <w:pStyle w:val="Palavras-chave"/>
              <w:spacing w:after="0"/>
              <w:rPr>
                <w:rFonts w:cs="Arial"/>
              </w:rPr>
            </w:pPr>
          </w:p>
        </w:tc>
        <w:tc>
          <w:tcPr>
            <w:tcW w:w="7371" w:type="dxa"/>
          </w:tcPr>
          <w:p w:rsidR="005B2D39" w:rsidRPr="00810E06" w:rsidRDefault="005B2D39" w:rsidP="00B465F2">
            <w:pPr>
              <w:pStyle w:val="Palavras-chave"/>
              <w:spacing w:after="0"/>
              <w:rPr>
                <w:rFonts w:cs="Arial"/>
              </w:rPr>
            </w:pPr>
          </w:p>
        </w:tc>
      </w:tr>
    </w:tbl>
    <w:p w:rsidR="003D1D08" w:rsidRPr="00B856C4" w:rsidRDefault="00B856C4" w:rsidP="003D1D08">
      <w:pPr>
        <w:pStyle w:val="Palavras-chave"/>
        <w:spacing w:after="0"/>
        <w:rPr>
          <w:rFonts w:cs="Arial"/>
        </w:rPr>
      </w:pPr>
      <w:r>
        <w:rPr>
          <w:rFonts w:cs="Arial"/>
        </w:rPr>
        <w:tab/>
      </w:r>
    </w:p>
    <w:p w:rsidR="00B15D59" w:rsidRDefault="00B15D59" w:rsidP="003D1D08">
      <w:pPr>
        <w:pStyle w:val="Palavras-chave"/>
        <w:spacing w:after="0"/>
        <w:rPr>
          <w:rFonts w:cs="Arial"/>
          <w:b/>
        </w:rPr>
      </w:pPr>
    </w:p>
    <w:p w:rsidR="00B15D59" w:rsidRDefault="00B15D59">
      <w:pPr>
        <w:rPr>
          <w:rFonts w:ascii="Arial" w:eastAsia="Times New Roman" w:hAnsi="Arial" w:cs="Arial"/>
          <w:b/>
          <w:color w:val="000000"/>
          <w:sz w:val="24"/>
          <w:szCs w:val="24"/>
        </w:rPr>
      </w:pPr>
      <w:r>
        <w:rPr>
          <w:rFonts w:cs="Arial"/>
          <w:b/>
        </w:rPr>
        <w:br w:type="page"/>
      </w:r>
    </w:p>
    <w:p w:rsidR="003D1D08" w:rsidRDefault="006E5257" w:rsidP="006E5257">
      <w:pPr>
        <w:pStyle w:val="Palavras-chave"/>
        <w:spacing w:after="0"/>
        <w:jc w:val="center"/>
        <w:rPr>
          <w:rFonts w:cs="Arial"/>
          <w:b/>
        </w:rPr>
      </w:pPr>
      <w:r>
        <w:rPr>
          <w:rFonts w:cs="Arial"/>
          <w:b/>
        </w:rPr>
        <w:lastRenderedPageBreak/>
        <w:t>SUMÁRIO</w:t>
      </w:r>
    </w:p>
    <w:p w:rsidR="006E5257" w:rsidRDefault="006E5257" w:rsidP="006E5257">
      <w:pPr>
        <w:pStyle w:val="Palavras-chave"/>
        <w:spacing w:after="0"/>
        <w:jc w:val="center"/>
        <w:rPr>
          <w:rFonts w:cs="Arial"/>
          <w:b/>
        </w:rPr>
      </w:pPr>
    </w:p>
    <w:p w:rsidR="004F5E3A" w:rsidRDefault="004F5E3A" w:rsidP="006E5257">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8"/>
        <w:gridCol w:w="533"/>
      </w:tblGrid>
      <w:tr w:rsidR="006E5257" w:rsidRPr="006E5257" w:rsidTr="004E1BAC">
        <w:trPr>
          <w:trHeight w:val="397"/>
        </w:trPr>
        <w:tc>
          <w:tcPr>
            <w:tcW w:w="8538" w:type="dxa"/>
          </w:tcPr>
          <w:p w:rsidR="006E5257" w:rsidRPr="006E5257" w:rsidRDefault="006E5257" w:rsidP="008251FD">
            <w:pPr>
              <w:pStyle w:val="Palavras-chave"/>
              <w:spacing w:after="0"/>
              <w:rPr>
                <w:rFonts w:cs="Arial"/>
                <w:b/>
              </w:rPr>
            </w:pPr>
            <w:r w:rsidRPr="006E5257">
              <w:rPr>
                <w:rFonts w:cs="Arial"/>
                <w:b/>
              </w:rPr>
              <w:t>1 INTRODUÇÃO..............................................................................................</w:t>
            </w:r>
            <w:r w:rsidR="00557DC1">
              <w:rPr>
                <w:rFonts w:cs="Arial"/>
                <w:b/>
              </w:rPr>
              <w:t>..</w:t>
            </w:r>
            <w:r w:rsidR="008251FD">
              <w:rPr>
                <w:rFonts w:cs="Arial"/>
                <w:b/>
              </w:rPr>
              <w:t>.</w:t>
            </w:r>
          </w:p>
        </w:tc>
        <w:tc>
          <w:tcPr>
            <w:tcW w:w="533" w:type="dxa"/>
          </w:tcPr>
          <w:p w:rsidR="006E5257" w:rsidRPr="006E5257" w:rsidRDefault="00564C23" w:rsidP="00557DC1">
            <w:pPr>
              <w:pStyle w:val="Palavras-chave"/>
              <w:spacing w:after="0"/>
              <w:rPr>
                <w:rFonts w:cs="Arial"/>
                <w:b/>
              </w:rPr>
            </w:pPr>
            <w:r>
              <w:rPr>
                <w:rFonts w:cs="Arial"/>
                <w:b/>
              </w:rPr>
              <w:t>6</w:t>
            </w:r>
          </w:p>
        </w:tc>
      </w:tr>
      <w:tr w:rsidR="006E5257" w:rsidRPr="006E5257" w:rsidTr="004E1BAC">
        <w:trPr>
          <w:trHeight w:val="397"/>
        </w:trPr>
        <w:tc>
          <w:tcPr>
            <w:tcW w:w="8538" w:type="dxa"/>
          </w:tcPr>
          <w:p w:rsidR="006E5257" w:rsidRPr="006E5257" w:rsidRDefault="006E5257" w:rsidP="00E91187">
            <w:pPr>
              <w:pStyle w:val="Palavras-chave"/>
              <w:spacing w:after="0"/>
              <w:rPr>
                <w:rFonts w:cs="Arial"/>
              </w:rPr>
            </w:pPr>
            <w:r w:rsidRPr="006E5257">
              <w:rPr>
                <w:rFonts w:cs="Arial"/>
              </w:rPr>
              <w:t>1.</w:t>
            </w:r>
            <w:r w:rsidR="00E91187">
              <w:rPr>
                <w:rFonts w:cs="Arial"/>
              </w:rPr>
              <w:t>1</w:t>
            </w:r>
            <w:r w:rsidRPr="006E5257">
              <w:rPr>
                <w:rFonts w:cs="Arial"/>
              </w:rPr>
              <w:t xml:space="preserve"> PROBLEMA</w:t>
            </w:r>
            <w:r w:rsidR="008251FD">
              <w:rPr>
                <w:rFonts w:cs="Arial"/>
              </w:rPr>
              <w:t>TIZAÇÃO..............</w:t>
            </w:r>
            <w:r w:rsidRPr="006E5257">
              <w:rPr>
                <w:rFonts w:cs="Arial"/>
              </w:rPr>
              <w:t>...................................................................</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7</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 xml:space="preserve"> OBJETIVOS..............................................................................................</w:t>
            </w:r>
            <w:r w:rsidR="00557DC1">
              <w:rPr>
                <w:rFonts w:cs="Arial"/>
              </w:rPr>
              <w:t>....</w:t>
            </w:r>
          </w:p>
        </w:tc>
        <w:tc>
          <w:tcPr>
            <w:tcW w:w="533" w:type="dxa"/>
          </w:tcPr>
          <w:p w:rsidR="006E5257" w:rsidRPr="006E5257" w:rsidRDefault="00564C23" w:rsidP="00626E7F">
            <w:pPr>
              <w:pStyle w:val="Palavras-chave"/>
              <w:spacing w:after="0"/>
              <w:rPr>
                <w:rFonts w:cs="Arial"/>
              </w:rPr>
            </w:pPr>
            <w:r>
              <w:rPr>
                <w:rFonts w:cs="Arial"/>
              </w:rPr>
              <w:t>8</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1 Objetivo geral.................</w:t>
            </w:r>
            <w:r w:rsidR="008251FD">
              <w:rPr>
                <w:rFonts w:cs="Arial"/>
              </w:rPr>
              <w:t>.</w:t>
            </w:r>
            <w:r w:rsidR="006E5257">
              <w:rPr>
                <w:rFonts w:cs="Arial"/>
              </w:rPr>
              <w:t>.......................................................................</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2 Objetivos específicos.............................................................................</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3</w:t>
            </w:r>
            <w:r w:rsidR="006E5257">
              <w:rPr>
                <w:rFonts w:cs="Arial"/>
              </w:rPr>
              <w:t xml:space="preserve"> JUSTIFICATIVA........................................................................................</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6E5257" w:rsidP="004E1BAC">
            <w:pPr>
              <w:pStyle w:val="Palavras-chave"/>
              <w:spacing w:after="0"/>
              <w:rPr>
                <w:rFonts w:cs="Arial"/>
              </w:rPr>
            </w:pPr>
            <w:r>
              <w:rPr>
                <w:rFonts w:cs="Arial"/>
              </w:rPr>
              <w:t>1.</w:t>
            </w:r>
            <w:r w:rsidR="00B918B1">
              <w:rPr>
                <w:rFonts w:cs="Arial"/>
              </w:rPr>
              <w:t>5</w:t>
            </w:r>
            <w:r>
              <w:rPr>
                <w:rFonts w:cs="Arial"/>
              </w:rPr>
              <w:t xml:space="preserve"> </w:t>
            </w:r>
            <w:r w:rsidR="0087433F">
              <w:rPr>
                <w:rFonts w:cs="Arial"/>
              </w:rPr>
              <w:t>ORGANIZAÇÃO</w:t>
            </w:r>
            <w:r>
              <w:rPr>
                <w:rFonts w:cs="Arial"/>
              </w:rPr>
              <w:t>........................................................................................</w:t>
            </w:r>
            <w:r w:rsidR="00557DC1">
              <w:rPr>
                <w:rFonts w:cs="Arial"/>
              </w:rPr>
              <w:t>....</w:t>
            </w:r>
          </w:p>
        </w:tc>
        <w:tc>
          <w:tcPr>
            <w:tcW w:w="533" w:type="dxa"/>
          </w:tcPr>
          <w:p w:rsidR="006E5257" w:rsidRPr="006E5257" w:rsidRDefault="00983458" w:rsidP="00564C23">
            <w:pPr>
              <w:pStyle w:val="Palavras-chave"/>
              <w:spacing w:after="0"/>
              <w:rPr>
                <w:rFonts w:cs="Arial"/>
              </w:rPr>
            </w:pPr>
            <w:r>
              <w:rPr>
                <w:rFonts w:cs="Arial"/>
              </w:rPr>
              <w:t>1</w:t>
            </w:r>
            <w:r w:rsidR="00564C23">
              <w:rPr>
                <w:rFonts w:cs="Arial"/>
              </w:rPr>
              <w:t>0</w:t>
            </w:r>
          </w:p>
        </w:tc>
      </w:tr>
      <w:tr w:rsidR="006E5257" w:rsidRPr="006E5257" w:rsidTr="004E1BAC">
        <w:trPr>
          <w:trHeight w:val="397"/>
        </w:trPr>
        <w:tc>
          <w:tcPr>
            <w:tcW w:w="8538" w:type="dxa"/>
          </w:tcPr>
          <w:p w:rsidR="006E5257" w:rsidRPr="00557DC1" w:rsidRDefault="00557DC1" w:rsidP="004E1BAC">
            <w:pPr>
              <w:pStyle w:val="Palavras-chave"/>
              <w:spacing w:after="0"/>
              <w:rPr>
                <w:rFonts w:cs="Arial"/>
                <w:b/>
              </w:rPr>
            </w:pPr>
            <w:proofErr w:type="gramStart"/>
            <w:r>
              <w:rPr>
                <w:rFonts w:cs="Arial"/>
                <w:b/>
              </w:rPr>
              <w:t xml:space="preserve">2 </w:t>
            </w:r>
            <w:r w:rsidR="004E1BAC">
              <w:rPr>
                <w:rFonts w:cs="Arial"/>
                <w:b/>
              </w:rPr>
              <w:t>FUNDAMENTAÇÃO</w:t>
            </w:r>
            <w:proofErr w:type="gramEnd"/>
            <w:r w:rsidR="004E1BAC">
              <w:rPr>
                <w:rFonts w:cs="Arial"/>
                <w:b/>
              </w:rPr>
              <w:t xml:space="preserve"> TEÓRICA...</w:t>
            </w:r>
            <w:r>
              <w:rPr>
                <w:rFonts w:cs="Arial"/>
                <w:b/>
              </w:rPr>
              <w:t>........................</w:t>
            </w:r>
            <w:r w:rsidR="004E1BAC">
              <w:rPr>
                <w:rFonts w:cs="Arial"/>
                <w:b/>
              </w:rPr>
              <w:t>.</w:t>
            </w:r>
            <w:r>
              <w:rPr>
                <w:rFonts w:cs="Arial"/>
                <w:b/>
              </w:rPr>
              <w:t>.............</w:t>
            </w:r>
            <w:r w:rsidR="008251FD">
              <w:rPr>
                <w:rFonts w:cs="Arial"/>
                <w:b/>
              </w:rPr>
              <w:t>..............................</w:t>
            </w:r>
          </w:p>
        </w:tc>
        <w:tc>
          <w:tcPr>
            <w:tcW w:w="533" w:type="dxa"/>
          </w:tcPr>
          <w:p w:rsidR="006E5257" w:rsidRPr="008676ED" w:rsidRDefault="008676ED" w:rsidP="00564C23">
            <w:pPr>
              <w:pStyle w:val="Palavras-chave"/>
              <w:spacing w:after="0"/>
              <w:rPr>
                <w:rFonts w:cs="Arial"/>
                <w:b/>
              </w:rPr>
            </w:pPr>
            <w:r w:rsidRPr="008676ED">
              <w:rPr>
                <w:rFonts w:cs="Arial"/>
                <w:b/>
              </w:rPr>
              <w:t>1</w:t>
            </w:r>
            <w:r w:rsidR="00564C23">
              <w:rPr>
                <w:rFonts w:cs="Arial"/>
                <w:b/>
              </w:rPr>
              <w:t>1</w:t>
            </w:r>
          </w:p>
        </w:tc>
      </w:tr>
      <w:tr w:rsidR="006E5257" w:rsidRPr="006E5257" w:rsidTr="004E1BAC">
        <w:trPr>
          <w:trHeight w:val="397"/>
        </w:trPr>
        <w:tc>
          <w:tcPr>
            <w:tcW w:w="8538" w:type="dxa"/>
          </w:tcPr>
          <w:p w:rsidR="006E5257" w:rsidRPr="00557DC1" w:rsidRDefault="00557DC1" w:rsidP="004E1BAC">
            <w:pPr>
              <w:pStyle w:val="Palavras-chave"/>
              <w:spacing w:after="0"/>
              <w:rPr>
                <w:rFonts w:cs="Arial"/>
              </w:rPr>
            </w:pPr>
            <w:r>
              <w:rPr>
                <w:rFonts w:cs="Arial"/>
              </w:rPr>
              <w:t xml:space="preserve">2.1 </w:t>
            </w:r>
            <w:r w:rsidR="00636A41" w:rsidRPr="00636A41">
              <w:rPr>
                <w:rFonts w:cs="Arial"/>
                <w:i/>
              </w:rPr>
              <w:t>Customer Relationship Management</w:t>
            </w:r>
            <w:r w:rsidR="00636A41">
              <w:rPr>
                <w:rFonts w:cs="Arial"/>
                <w:i/>
              </w:rPr>
              <w:t>................</w:t>
            </w:r>
            <w:r w:rsidR="004E1BAC">
              <w:rPr>
                <w:rFonts w:cs="Arial"/>
              </w:rPr>
              <w:t>.</w:t>
            </w:r>
            <w:r>
              <w:rPr>
                <w:rFonts w:cs="Arial"/>
              </w:rPr>
              <w:t>...........................................</w:t>
            </w:r>
          </w:p>
        </w:tc>
        <w:tc>
          <w:tcPr>
            <w:tcW w:w="533" w:type="dxa"/>
          </w:tcPr>
          <w:p w:rsidR="006E5257" w:rsidRPr="006E5257" w:rsidRDefault="008676ED" w:rsidP="00564C23">
            <w:pPr>
              <w:pStyle w:val="Palavras-chave"/>
              <w:spacing w:after="0"/>
              <w:rPr>
                <w:rFonts w:cs="Arial"/>
              </w:rPr>
            </w:pPr>
            <w:r>
              <w:rPr>
                <w:rFonts w:cs="Arial"/>
              </w:rPr>
              <w:t>1</w:t>
            </w:r>
            <w:r w:rsidR="00564C23">
              <w:rPr>
                <w:rFonts w:cs="Arial"/>
              </w:rPr>
              <w:t>1</w:t>
            </w:r>
          </w:p>
        </w:tc>
      </w:tr>
      <w:tr w:rsidR="006E5257" w:rsidRPr="006E5257" w:rsidTr="004E1BAC">
        <w:trPr>
          <w:trHeight w:val="397"/>
        </w:trPr>
        <w:tc>
          <w:tcPr>
            <w:tcW w:w="8538" w:type="dxa"/>
          </w:tcPr>
          <w:p w:rsidR="006E5257" w:rsidRPr="006E5257" w:rsidRDefault="00557DC1" w:rsidP="004E1BAC">
            <w:pPr>
              <w:pStyle w:val="Palavras-chave"/>
              <w:spacing w:after="0"/>
              <w:rPr>
                <w:rFonts w:cs="Arial"/>
              </w:rPr>
            </w:pPr>
            <w:r>
              <w:rPr>
                <w:rFonts w:cs="Arial"/>
              </w:rPr>
              <w:t>2.</w:t>
            </w:r>
            <w:r w:rsidR="004E1BAC">
              <w:rPr>
                <w:rFonts w:cs="Arial"/>
              </w:rPr>
              <w:t>2</w:t>
            </w:r>
            <w:r>
              <w:rPr>
                <w:rFonts w:cs="Arial"/>
              </w:rPr>
              <w:t xml:space="preserve"> </w:t>
            </w:r>
            <w:r w:rsidR="00636A41" w:rsidRPr="00636A41">
              <w:rPr>
                <w:rFonts w:cs="Arial"/>
                <w:i/>
              </w:rPr>
              <w:t>Student Relationship Management</w:t>
            </w:r>
            <w:r>
              <w:rPr>
                <w:rFonts w:cs="Arial"/>
              </w:rPr>
              <w:t>...................</w:t>
            </w:r>
            <w:r w:rsidR="00636A41">
              <w:rPr>
                <w:rFonts w:cs="Arial"/>
              </w:rPr>
              <w:t>................</w:t>
            </w:r>
            <w:r>
              <w:rPr>
                <w:rFonts w:cs="Arial"/>
              </w:rPr>
              <w:t>............................</w:t>
            </w:r>
          </w:p>
        </w:tc>
        <w:tc>
          <w:tcPr>
            <w:tcW w:w="533" w:type="dxa"/>
          </w:tcPr>
          <w:p w:rsidR="006E5257" w:rsidRPr="006E5257" w:rsidRDefault="008D0648" w:rsidP="00564C23">
            <w:pPr>
              <w:pStyle w:val="Palavras-chave"/>
              <w:spacing w:after="0"/>
              <w:rPr>
                <w:rFonts w:cs="Arial"/>
              </w:rPr>
            </w:pPr>
            <w:r>
              <w:rPr>
                <w:rFonts w:cs="Arial"/>
              </w:rPr>
              <w:t>1</w:t>
            </w:r>
            <w:r w:rsidR="00564C23">
              <w:rPr>
                <w:rFonts w:cs="Arial"/>
              </w:rPr>
              <w:t>1</w:t>
            </w:r>
          </w:p>
        </w:tc>
      </w:tr>
      <w:tr w:rsidR="005A42B1" w:rsidRPr="006E5257" w:rsidTr="004E1BAC">
        <w:trPr>
          <w:trHeight w:val="397"/>
        </w:trPr>
        <w:tc>
          <w:tcPr>
            <w:tcW w:w="8538" w:type="dxa"/>
          </w:tcPr>
          <w:p w:rsidR="005A42B1" w:rsidRPr="005A42B1" w:rsidRDefault="005A42B1" w:rsidP="004E1BAC">
            <w:pPr>
              <w:pStyle w:val="Palavras-chave"/>
              <w:spacing w:after="0"/>
              <w:rPr>
                <w:rFonts w:cs="Arial"/>
              </w:rPr>
            </w:pPr>
            <w:r>
              <w:rPr>
                <w:rFonts w:cs="Arial"/>
              </w:rPr>
              <w:t>2.</w:t>
            </w:r>
            <w:r w:rsidR="004E1BAC">
              <w:rPr>
                <w:rFonts w:cs="Arial"/>
              </w:rPr>
              <w:t>3</w:t>
            </w:r>
            <w:r>
              <w:rPr>
                <w:rFonts w:cs="Arial"/>
              </w:rPr>
              <w:t xml:space="preserve"> </w:t>
            </w:r>
            <w:r w:rsidR="00636A41" w:rsidRPr="00636A41">
              <w:rPr>
                <w:rFonts w:cs="Arial"/>
                <w:i/>
              </w:rPr>
              <w:t>Business Intelligence.</w:t>
            </w:r>
            <w:r>
              <w:rPr>
                <w:rFonts w:cs="Arial"/>
              </w:rPr>
              <w:t>........................................................</w:t>
            </w:r>
            <w:r w:rsidR="00636A41">
              <w:rPr>
                <w:rFonts w:cs="Arial"/>
              </w:rPr>
              <w:t>...........</w:t>
            </w:r>
            <w:r>
              <w:rPr>
                <w:rFonts w:cs="Arial"/>
              </w:rPr>
              <w:t xml:space="preserve">................ </w:t>
            </w:r>
          </w:p>
        </w:tc>
        <w:tc>
          <w:tcPr>
            <w:tcW w:w="533" w:type="dxa"/>
          </w:tcPr>
          <w:p w:rsidR="005A42B1" w:rsidRPr="006E5257" w:rsidRDefault="008D0648" w:rsidP="00564C23">
            <w:pPr>
              <w:pStyle w:val="Palavras-chave"/>
              <w:spacing w:after="0"/>
              <w:rPr>
                <w:rFonts w:cs="Arial"/>
              </w:rPr>
            </w:pPr>
            <w:r>
              <w:rPr>
                <w:rFonts w:cs="Arial"/>
              </w:rPr>
              <w:t>1</w:t>
            </w:r>
            <w:r w:rsidR="00564C23">
              <w:rPr>
                <w:rFonts w:cs="Arial"/>
              </w:rPr>
              <w:t>1</w:t>
            </w:r>
          </w:p>
        </w:tc>
      </w:tr>
      <w:tr w:rsidR="00E4284A" w:rsidRPr="006E5257" w:rsidTr="004E1BAC">
        <w:trPr>
          <w:trHeight w:val="397"/>
        </w:trPr>
        <w:tc>
          <w:tcPr>
            <w:tcW w:w="8538" w:type="dxa"/>
          </w:tcPr>
          <w:p w:rsidR="00E4284A" w:rsidRPr="00E4284A" w:rsidRDefault="00E4284A" w:rsidP="004E1BAC">
            <w:pPr>
              <w:pStyle w:val="Palavras-chave"/>
              <w:spacing w:after="0"/>
              <w:rPr>
                <w:rFonts w:cs="Arial"/>
              </w:rPr>
            </w:pPr>
            <w:r>
              <w:rPr>
                <w:rFonts w:cs="Arial"/>
              </w:rPr>
              <w:t>2.</w:t>
            </w:r>
            <w:r w:rsidR="004E1BAC">
              <w:rPr>
                <w:rFonts w:cs="Arial"/>
              </w:rPr>
              <w:t>4</w:t>
            </w:r>
            <w:r>
              <w:rPr>
                <w:rFonts w:cs="Arial"/>
              </w:rPr>
              <w:t xml:space="preserve"> </w:t>
            </w:r>
            <w:r w:rsidR="004E1BAC">
              <w:rPr>
                <w:rFonts w:cs="Arial"/>
              </w:rPr>
              <w:t>TRABALHOS RELACIONADOS</w:t>
            </w:r>
            <w:r>
              <w:rPr>
                <w:rFonts w:cs="Arial"/>
              </w:rPr>
              <w:t>...................................................................</w:t>
            </w:r>
          </w:p>
        </w:tc>
        <w:tc>
          <w:tcPr>
            <w:tcW w:w="533" w:type="dxa"/>
          </w:tcPr>
          <w:p w:rsidR="00E4284A" w:rsidRPr="006E5257" w:rsidRDefault="00626E7F" w:rsidP="00564C23">
            <w:pPr>
              <w:pStyle w:val="Palavras-chave"/>
              <w:spacing w:after="0"/>
              <w:rPr>
                <w:rFonts w:cs="Arial"/>
              </w:rPr>
            </w:pPr>
            <w:r>
              <w:rPr>
                <w:rFonts w:cs="Arial"/>
              </w:rPr>
              <w:t>1</w:t>
            </w:r>
            <w:r w:rsidR="00564C23">
              <w:rPr>
                <w:rFonts w:cs="Arial"/>
              </w:rPr>
              <w:t>2</w:t>
            </w:r>
          </w:p>
        </w:tc>
      </w:tr>
      <w:tr w:rsidR="00B70300" w:rsidRPr="00B70300" w:rsidTr="003A4BA3">
        <w:trPr>
          <w:trHeight w:val="397"/>
        </w:trPr>
        <w:tc>
          <w:tcPr>
            <w:tcW w:w="8538" w:type="dxa"/>
          </w:tcPr>
          <w:p w:rsidR="00B70300" w:rsidRPr="00B70300" w:rsidRDefault="00B70300" w:rsidP="003A4BA3">
            <w:pPr>
              <w:pStyle w:val="Palavras-chave"/>
              <w:spacing w:after="0"/>
              <w:rPr>
                <w:rFonts w:cs="Arial"/>
                <w:b/>
              </w:rPr>
            </w:pPr>
            <w:r w:rsidRPr="00B70300">
              <w:rPr>
                <w:rFonts w:cs="Arial"/>
                <w:b/>
              </w:rPr>
              <w:t>3 PROCEDIMENTOS METODOLÓGICOS........................................................</w:t>
            </w:r>
          </w:p>
        </w:tc>
        <w:tc>
          <w:tcPr>
            <w:tcW w:w="533" w:type="dxa"/>
          </w:tcPr>
          <w:p w:rsidR="00B70300" w:rsidRPr="00B70300" w:rsidRDefault="00B70300" w:rsidP="00564C23">
            <w:pPr>
              <w:pStyle w:val="Palavras-chave"/>
              <w:spacing w:after="0"/>
              <w:rPr>
                <w:rFonts w:cs="Arial"/>
                <w:b/>
              </w:rPr>
            </w:pPr>
            <w:r w:rsidRPr="00B70300">
              <w:rPr>
                <w:rFonts w:cs="Arial"/>
                <w:b/>
              </w:rPr>
              <w:t>1</w:t>
            </w:r>
            <w:r w:rsidR="00564C23">
              <w:rPr>
                <w:rFonts w:cs="Arial"/>
                <w:b/>
              </w:rPr>
              <w:t>3</w:t>
            </w:r>
          </w:p>
        </w:tc>
      </w:tr>
      <w:tr w:rsidR="00B70300" w:rsidRPr="006E5257" w:rsidTr="003A4BA3">
        <w:trPr>
          <w:trHeight w:val="397"/>
        </w:trPr>
        <w:tc>
          <w:tcPr>
            <w:tcW w:w="8538" w:type="dxa"/>
          </w:tcPr>
          <w:p w:rsidR="00B70300" w:rsidRPr="006E5257" w:rsidRDefault="00B70300" w:rsidP="00B70300">
            <w:pPr>
              <w:pStyle w:val="Palavras-chave"/>
              <w:spacing w:after="0"/>
              <w:rPr>
                <w:rFonts w:cs="Arial"/>
              </w:rPr>
            </w:pPr>
            <w:r>
              <w:rPr>
                <w:rFonts w:cs="Arial"/>
              </w:rPr>
              <w:t>3</w:t>
            </w:r>
            <w:r w:rsidR="003C1983">
              <w:rPr>
                <w:rFonts w:cs="Arial"/>
              </w:rPr>
              <w:t>.1</w:t>
            </w:r>
            <w:r>
              <w:rPr>
                <w:rFonts w:cs="Arial"/>
              </w:rPr>
              <w:t xml:space="preserve"> FERRAMENTAS.............................................................</w:t>
            </w:r>
            <w:r w:rsidR="003C1983">
              <w:rPr>
                <w:rFonts w:cs="Arial"/>
              </w:rPr>
              <w:t>.............................</w:t>
            </w:r>
            <w:r>
              <w:rPr>
                <w:rFonts w:cs="Arial"/>
              </w:rPr>
              <w:t>.</w:t>
            </w:r>
          </w:p>
        </w:tc>
        <w:tc>
          <w:tcPr>
            <w:tcW w:w="533" w:type="dxa"/>
          </w:tcPr>
          <w:p w:rsidR="00B70300" w:rsidRPr="006E5257" w:rsidRDefault="00B70300" w:rsidP="00564C23">
            <w:pPr>
              <w:pStyle w:val="Palavras-chave"/>
              <w:spacing w:after="0"/>
              <w:rPr>
                <w:rFonts w:cs="Arial"/>
              </w:rPr>
            </w:pPr>
            <w:r>
              <w:rPr>
                <w:rFonts w:cs="Arial"/>
              </w:rPr>
              <w:t>1</w:t>
            </w:r>
            <w:r w:rsidR="00564C23">
              <w:rPr>
                <w:rFonts w:cs="Arial"/>
              </w:rPr>
              <w:t>3</w:t>
            </w:r>
          </w:p>
        </w:tc>
      </w:tr>
      <w:tr w:rsidR="00B70300" w:rsidRPr="006E5257" w:rsidTr="003A4BA3">
        <w:trPr>
          <w:trHeight w:val="397"/>
        </w:trPr>
        <w:tc>
          <w:tcPr>
            <w:tcW w:w="8538" w:type="dxa"/>
          </w:tcPr>
          <w:p w:rsidR="00B70300" w:rsidRPr="006E5257" w:rsidRDefault="00B70300" w:rsidP="00B70300">
            <w:pPr>
              <w:pStyle w:val="Palavras-chave"/>
              <w:spacing w:after="0"/>
              <w:rPr>
                <w:rFonts w:cs="Arial"/>
              </w:rPr>
            </w:pPr>
            <w:r>
              <w:rPr>
                <w:rFonts w:cs="Arial"/>
              </w:rPr>
              <w:t>3</w:t>
            </w:r>
            <w:r w:rsidR="003C1983">
              <w:rPr>
                <w:rFonts w:cs="Arial"/>
              </w:rPr>
              <w:t>.2</w:t>
            </w:r>
            <w:r>
              <w:rPr>
                <w:rFonts w:cs="Arial"/>
              </w:rPr>
              <w:t xml:space="preserve"> MÉTODOS.......................................................................</w:t>
            </w:r>
            <w:r w:rsidR="003C1983">
              <w:rPr>
                <w:rFonts w:cs="Arial"/>
              </w:rPr>
              <w:t>.............................</w:t>
            </w:r>
          </w:p>
        </w:tc>
        <w:tc>
          <w:tcPr>
            <w:tcW w:w="533" w:type="dxa"/>
          </w:tcPr>
          <w:p w:rsidR="00B70300" w:rsidRPr="006E5257" w:rsidRDefault="00B70300" w:rsidP="00564C23">
            <w:pPr>
              <w:pStyle w:val="Palavras-chave"/>
              <w:spacing w:after="0"/>
              <w:rPr>
                <w:rFonts w:cs="Arial"/>
              </w:rPr>
            </w:pPr>
            <w:r>
              <w:rPr>
                <w:rFonts w:cs="Arial"/>
              </w:rPr>
              <w:t>1</w:t>
            </w:r>
            <w:r w:rsidR="00564C23">
              <w:rPr>
                <w:rFonts w:cs="Arial"/>
              </w:rPr>
              <w:t>3</w:t>
            </w:r>
          </w:p>
        </w:tc>
      </w:tr>
      <w:tr w:rsidR="006E5257" w:rsidRPr="006E5257" w:rsidTr="004E1BAC">
        <w:trPr>
          <w:trHeight w:val="397"/>
        </w:trPr>
        <w:tc>
          <w:tcPr>
            <w:tcW w:w="8538" w:type="dxa"/>
          </w:tcPr>
          <w:p w:rsidR="006E5257" w:rsidRPr="00557DC1" w:rsidRDefault="00557DC1" w:rsidP="008251FD">
            <w:pPr>
              <w:pStyle w:val="Palavras-chave"/>
              <w:spacing w:after="0"/>
              <w:rPr>
                <w:rFonts w:cs="Arial"/>
                <w:b/>
              </w:rPr>
            </w:pPr>
            <w:r>
              <w:rPr>
                <w:rFonts w:cs="Arial"/>
                <w:b/>
              </w:rPr>
              <w:t>REFERÊNCIAS...................................................................................................</w:t>
            </w:r>
          </w:p>
        </w:tc>
        <w:tc>
          <w:tcPr>
            <w:tcW w:w="533" w:type="dxa"/>
          </w:tcPr>
          <w:p w:rsidR="006E5257" w:rsidRPr="001D4467" w:rsidRDefault="00016642" w:rsidP="006E5257">
            <w:pPr>
              <w:pStyle w:val="Palavras-chave"/>
              <w:spacing w:after="0"/>
              <w:rPr>
                <w:rFonts w:cs="Arial"/>
                <w:b/>
              </w:rPr>
            </w:pPr>
            <w:r>
              <w:rPr>
                <w:rFonts w:cs="Arial"/>
                <w:b/>
              </w:rPr>
              <w:t>14</w:t>
            </w:r>
          </w:p>
        </w:tc>
      </w:tr>
      <w:tr w:rsidR="006E5257" w:rsidRPr="006E5257" w:rsidTr="004E1BAC">
        <w:trPr>
          <w:trHeight w:val="397"/>
        </w:trPr>
        <w:tc>
          <w:tcPr>
            <w:tcW w:w="8538" w:type="dxa"/>
          </w:tcPr>
          <w:p w:rsidR="006E5257" w:rsidRPr="006E5257" w:rsidRDefault="006E5257" w:rsidP="006E5257">
            <w:pPr>
              <w:pStyle w:val="Palavras-chave"/>
              <w:spacing w:after="0"/>
              <w:rPr>
                <w:rFonts w:cs="Arial"/>
              </w:rPr>
            </w:pPr>
          </w:p>
        </w:tc>
        <w:tc>
          <w:tcPr>
            <w:tcW w:w="533" w:type="dxa"/>
          </w:tcPr>
          <w:p w:rsidR="006E5257" w:rsidRPr="006E5257" w:rsidRDefault="006E5257" w:rsidP="006E5257">
            <w:pPr>
              <w:pStyle w:val="Palavras-chave"/>
              <w:spacing w:after="0"/>
              <w:rPr>
                <w:rFonts w:cs="Arial"/>
              </w:rPr>
            </w:pPr>
          </w:p>
        </w:tc>
      </w:tr>
      <w:tr w:rsidR="006E5257" w:rsidRPr="006E5257" w:rsidTr="004E1BAC">
        <w:trPr>
          <w:trHeight w:val="397"/>
        </w:trPr>
        <w:tc>
          <w:tcPr>
            <w:tcW w:w="8538" w:type="dxa"/>
          </w:tcPr>
          <w:p w:rsidR="006E5257" w:rsidRPr="006E5257" w:rsidRDefault="006E5257" w:rsidP="006E5257">
            <w:pPr>
              <w:pStyle w:val="Palavras-chave"/>
              <w:spacing w:after="0"/>
              <w:rPr>
                <w:rFonts w:cs="Arial"/>
              </w:rPr>
            </w:pPr>
          </w:p>
        </w:tc>
        <w:tc>
          <w:tcPr>
            <w:tcW w:w="533" w:type="dxa"/>
          </w:tcPr>
          <w:p w:rsidR="006E5257" w:rsidRPr="006E5257" w:rsidRDefault="006E5257" w:rsidP="006E5257">
            <w:pPr>
              <w:pStyle w:val="Palavras-chave"/>
              <w:spacing w:after="0"/>
              <w:rPr>
                <w:rFonts w:cs="Arial"/>
              </w:rPr>
            </w:pPr>
          </w:p>
        </w:tc>
      </w:tr>
    </w:tbl>
    <w:p w:rsidR="00557DC1" w:rsidRDefault="00557DC1" w:rsidP="006E5257">
      <w:pPr>
        <w:pStyle w:val="Palavras-chave"/>
        <w:spacing w:after="0"/>
        <w:rPr>
          <w:rFonts w:cs="Arial"/>
          <w:b/>
        </w:rPr>
      </w:pPr>
    </w:p>
    <w:p w:rsidR="008E2C83" w:rsidRDefault="008E2C83">
      <w:pPr>
        <w:rPr>
          <w:rFonts w:cs="Arial"/>
          <w:b/>
        </w:rPr>
        <w:sectPr w:rsidR="008E2C83" w:rsidSect="006A27E6">
          <w:headerReference w:type="default" r:id="rId8"/>
          <w:pgSz w:w="11906" w:h="16838"/>
          <w:pgMar w:top="1701" w:right="1134" w:bottom="1134" w:left="1701" w:header="709" w:footer="709" w:gutter="0"/>
          <w:pgNumType w:start="0"/>
          <w:cols w:space="708"/>
          <w:docGrid w:linePitch="360"/>
        </w:sectPr>
      </w:pPr>
    </w:p>
    <w:p w:rsidR="00B73B19" w:rsidRPr="00F73918" w:rsidRDefault="00557DC1" w:rsidP="00C177DD">
      <w:pPr>
        <w:pStyle w:val="Ttulo1"/>
        <w:rPr>
          <w:rFonts w:ascii="Arial" w:hAnsi="Arial" w:cs="Arial"/>
          <w:color w:val="auto"/>
          <w:sz w:val="24"/>
          <w:szCs w:val="24"/>
          <w:lang w:val="pt-BR"/>
        </w:rPr>
      </w:pPr>
      <w:r w:rsidRPr="00F73918">
        <w:rPr>
          <w:rFonts w:ascii="Arial" w:hAnsi="Arial" w:cs="Arial"/>
          <w:color w:val="auto"/>
          <w:sz w:val="24"/>
          <w:szCs w:val="24"/>
          <w:lang w:val="pt-BR"/>
        </w:rPr>
        <w:lastRenderedPageBreak/>
        <w:t>1 INTRODUÇÃO</w:t>
      </w:r>
      <w:r w:rsidR="0065333A" w:rsidRPr="00F73918">
        <w:rPr>
          <w:rFonts w:ascii="Arial" w:hAnsi="Arial" w:cs="Arial"/>
          <w:color w:val="auto"/>
          <w:sz w:val="24"/>
          <w:szCs w:val="24"/>
          <w:lang w:val="pt-BR"/>
        </w:rPr>
        <w:t xml:space="preserve"> </w:t>
      </w:r>
    </w:p>
    <w:p w:rsidR="0065333A" w:rsidRDefault="0065333A" w:rsidP="00C177DD">
      <w:pPr>
        <w:pStyle w:val="Palavras-chave"/>
        <w:spacing w:after="0" w:line="360" w:lineRule="auto"/>
        <w:ind w:firstLine="708"/>
        <w:jc w:val="both"/>
        <w:rPr>
          <w:rFonts w:cs="Arial"/>
          <w:b/>
        </w:rPr>
      </w:pPr>
    </w:p>
    <w:p w:rsidR="00B73B19" w:rsidRDefault="00B73B19" w:rsidP="00B73B19">
      <w:pPr>
        <w:pStyle w:val="Palavras-chave"/>
        <w:spacing w:after="0" w:line="360" w:lineRule="auto"/>
        <w:jc w:val="both"/>
        <w:rPr>
          <w:rFonts w:cs="Arial"/>
          <w:b/>
        </w:rPr>
      </w:pPr>
    </w:p>
    <w:p w:rsidR="0082275F" w:rsidRDefault="00E67D81" w:rsidP="00917528">
      <w:pPr>
        <w:pStyle w:val="TextodoTrabalho"/>
      </w:pPr>
      <w:r>
        <w:t>A quantidade de dados</w:t>
      </w:r>
      <w:r w:rsidR="00041035">
        <w:t xml:space="preserve"> computacionais</w:t>
      </w:r>
      <w:r>
        <w:t xml:space="preserve"> </w:t>
      </w:r>
      <w:r w:rsidR="007B551B">
        <w:t>vem</w:t>
      </w:r>
      <w:r>
        <w:t xml:space="preserve"> crescendo a cada dia</w:t>
      </w:r>
      <w:r w:rsidR="00220606">
        <w:t>.</w:t>
      </w:r>
      <w:r>
        <w:t xml:space="preserve"> </w:t>
      </w:r>
      <w:r w:rsidR="00220606">
        <w:t>O</w:t>
      </w:r>
      <w:r>
        <w:t xml:space="preserve">s dispositivos </w:t>
      </w:r>
      <w:r w:rsidR="00CD5390">
        <w:t xml:space="preserve">eletrônicos </w:t>
      </w:r>
      <w:r>
        <w:t>t</w:t>
      </w:r>
      <w:r w:rsidR="005874E3">
        <w:t>ê</w:t>
      </w:r>
      <w:r>
        <w:t xml:space="preserve">m se tornado cada vez mais </w:t>
      </w:r>
      <w:r w:rsidR="00220606">
        <w:t xml:space="preserve">inteligentes, </w:t>
      </w:r>
      <w:r w:rsidR="005874E3">
        <w:t>gera</w:t>
      </w:r>
      <w:r w:rsidR="00CD5390">
        <w:t>ndo</w:t>
      </w:r>
      <w:r>
        <w:t xml:space="preserve"> novos dados a cada instante, </w:t>
      </w:r>
      <w:r w:rsidR="005874E3">
        <w:t xml:space="preserve">esses </w:t>
      </w:r>
      <w:r w:rsidR="00220606">
        <w:t>dados</w:t>
      </w:r>
      <w:r w:rsidR="00554388">
        <w:t xml:space="preserve"> são gerados de várias </w:t>
      </w:r>
      <w:r w:rsidR="00B529CB">
        <w:t>fontes</w:t>
      </w:r>
      <w:r w:rsidR="00554388">
        <w:t>:</w:t>
      </w:r>
      <w:r w:rsidR="00220606">
        <w:t xml:space="preserve"> interações</w:t>
      </w:r>
      <w:r w:rsidR="00554388">
        <w:t xml:space="preserve"> de usuários</w:t>
      </w:r>
      <w:r w:rsidR="00220606">
        <w:t xml:space="preserve"> com redes sociais, sensores,</w:t>
      </w:r>
      <w:r w:rsidR="008E1394">
        <w:t xml:space="preserve"> diversos</w:t>
      </w:r>
      <w:r w:rsidR="00220606">
        <w:t xml:space="preserve"> </w:t>
      </w:r>
      <w:r w:rsidR="009F601C" w:rsidRPr="00DB2E91">
        <w:rPr>
          <w:i/>
        </w:rPr>
        <w:t>logs</w:t>
      </w:r>
      <w:r w:rsidR="009F601C">
        <w:t xml:space="preserve"> de</w:t>
      </w:r>
      <w:r w:rsidR="00F31A79">
        <w:t xml:space="preserve"> atividades e</w:t>
      </w:r>
      <w:r w:rsidR="009F601C">
        <w:t xml:space="preserve"> sistemas, sistemas de </w:t>
      </w:r>
      <w:r w:rsidR="00220606">
        <w:t>GPS</w:t>
      </w:r>
      <w:r w:rsidR="002C42B6">
        <w:t>.</w:t>
      </w:r>
      <w:r w:rsidR="00220606">
        <w:t xml:space="preserve"> </w:t>
      </w:r>
      <w:r w:rsidR="00EA0073">
        <w:t xml:space="preserve">A perspectiva é que </w:t>
      </w:r>
      <w:r w:rsidR="003136EB">
        <w:t>h</w:t>
      </w:r>
      <w:r w:rsidR="0015690B">
        <w:t>aja</w:t>
      </w:r>
      <w:r w:rsidR="00EA0073">
        <w:t xml:space="preserve"> um aumento ainda maior</w:t>
      </w:r>
      <w:r w:rsidR="002C42B6">
        <w:t xml:space="preserve"> desses dados com</w:t>
      </w:r>
      <w:r w:rsidR="00CB2225">
        <w:t xml:space="preserve"> </w:t>
      </w:r>
      <w:r w:rsidR="006B1B5F">
        <w:t>a consolidação</w:t>
      </w:r>
      <w:r w:rsidR="00FE7884">
        <w:t xml:space="preserve"> </w:t>
      </w:r>
      <w:r w:rsidR="007D68F4">
        <w:t>da</w:t>
      </w:r>
      <w:r w:rsidR="00CB2225">
        <w:t xml:space="preserve"> </w:t>
      </w:r>
      <w:r w:rsidR="002C42B6">
        <w:t>“</w:t>
      </w:r>
      <w:r w:rsidR="00CB2225">
        <w:t>internet das coisas</w:t>
      </w:r>
      <w:r w:rsidR="002C42B6">
        <w:t>”</w:t>
      </w:r>
      <w:r w:rsidR="00CB2225">
        <w:t xml:space="preserve">, que é </w:t>
      </w:r>
      <w:r w:rsidR="001208B4">
        <w:t>uma previsão d</w:t>
      </w:r>
      <w:r w:rsidR="00CB2225">
        <w:t>o futuro da tecnologia onde vários dispositivos estarão conectados e comunicando-se entre si</w:t>
      </w:r>
      <w:r w:rsidR="00103515">
        <w:t xml:space="preserve">, mudando o paradigma como </w:t>
      </w:r>
      <w:r w:rsidR="00FD2F05">
        <w:t xml:space="preserve">a </w:t>
      </w:r>
      <w:r w:rsidR="00103515">
        <w:t xml:space="preserve">conhecemos </w:t>
      </w:r>
      <w:r w:rsidR="008E1394">
        <w:t xml:space="preserve">e deixando-a cada vez mais </w:t>
      </w:r>
      <w:r w:rsidR="00EA0073">
        <w:t>importante, útil</w:t>
      </w:r>
      <w:r w:rsidR="00660BBD">
        <w:t>, indispensável</w:t>
      </w:r>
      <w:r w:rsidR="00EA0073">
        <w:t xml:space="preserve"> e </w:t>
      </w:r>
      <w:r w:rsidR="008E1394">
        <w:t>imperceptível em nosso dia-a-dia</w:t>
      </w:r>
      <w:r w:rsidR="00220606">
        <w:t>.</w:t>
      </w:r>
    </w:p>
    <w:p w:rsidR="00E67D81" w:rsidRDefault="00787923" w:rsidP="00917528">
      <w:pPr>
        <w:pStyle w:val="TextodoTrabalho"/>
      </w:pPr>
      <w:r>
        <w:t>Reforçando essa</w:t>
      </w:r>
      <w:r w:rsidR="00B30BED">
        <w:t>s</w:t>
      </w:r>
      <w:r>
        <w:t xml:space="preserve"> </w:t>
      </w:r>
      <w:r w:rsidR="00B30BED">
        <w:t>afirmações</w:t>
      </w:r>
      <w:r>
        <w:t xml:space="preserve">, </w:t>
      </w:r>
      <w:r w:rsidR="00094489">
        <w:t xml:space="preserve">White </w:t>
      </w:r>
      <w:r w:rsidR="00D81AAA">
        <w:fldChar w:fldCharType="begin" w:fldLock="1"/>
      </w:r>
      <w:r w:rsidR="0033752F">
        <w:instrText>ADDIN CSL_CITATION { "citationItems" : [ { "id" : "ITEM-1", "itemData" : { "ISSN" : "1947-4040", "PMID" : "16323778", "abstract" : "Hadoop: The Definitive Guide helps you harness the power of your data. Ideal for processing large datasets, the Apache Hadoop framework is an open source implementation of the MapReduce algorithm on which Google built its empire. This comprehensive resource demonstrates how to use Hadoop to build reliable, scalable, distributed systems: programmers will find details for analyzing large datasets, and administrators will learn how to set up and run Hadoop clusters. Complete with case studies that illustrate how Hadoop solves specific problems, this book helps you: Use the Hadoop Distributed File System (HDFS) for storing large datasets, and run distributed computations over those datasets using MapReduce Become familiar with Hadoop's data and I/O building blocks for compression, data integrity, serialization, and persistence Discover common pitfalls and advanced features for writing real-world MapReduce programs Design, build, and administer a dedicated Hadoop cluster, or run Hadoop in the cloud Use Pig, a high-level query language for large-scale data processing Take advantage of HBase, Hadoop's database for structured and semi-structured data Learn ZooKeeper, a toolkit of coordination primitives for building distributed systems If you have lots of data - whether it's gigabytes or petabytes - Hadoop is the perfect solution. Hadoop: The Definitive Guide is the most thorough book available on the subject. \"Now you have the opportunity to learn about Hadoop from a master-not only of the technology, but also of common sense and plain talk.\" - Doug Cutting, Hadoop Founder, Yahoo!", "author" : [ { "dropping-particle" : "", "family" : "White", "given" : "Tom", "non-dropping-particle" : "", "parse-names" : false, "suffix" : "" } ], "container-title" : "Online", "editor" : [ { "dropping-particle" : "", "family" : "Yahoo Press; Third Edition edition (May 26, 2012)", "given" : "2012", "non-dropping-particle" : "", "parse-names" : false, "suffix" : "" } ], "id" : "ITEM-1", "issued" : { "date-parts" : [ [ "2012" ] ] }, "number-of-pages" : "688", "title" : "Hadoop: The Definitive Guide, 3rd edition", "type" : "book", "volume" : "54" }, "uris" : [ "http://www.mendeley.com/documents/?uuid=621d44dd-0a7b-48d4-a6b1-a1d9af03e425" ] } ], "mendeley" : { "formattedCitation" : "(WHITE, 2012)", "plainTextFormattedCitation" : "(WHITE, 2012)", "previouslyFormattedCitation" : "(WHITE, 2012)" }, "properties" : { "noteIndex" : 0 }, "schema" : "https://github.com/citation-style-language/schema/raw/master/csl-citation.json" }</w:instrText>
      </w:r>
      <w:r w:rsidR="00D81AAA">
        <w:fldChar w:fldCharType="separate"/>
      </w:r>
      <w:r w:rsidR="00D81AAA" w:rsidRPr="00D81AAA">
        <w:rPr>
          <w:noProof/>
        </w:rPr>
        <w:t>(WHITE, 2012)</w:t>
      </w:r>
      <w:r w:rsidR="00D81AAA">
        <w:fldChar w:fldCharType="end"/>
      </w:r>
      <w:r w:rsidR="004C35F7">
        <w:t xml:space="preserve"> </w:t>
      </w:r>
      <w:r w:rsidR="00094489">
        <w:t xml:space="preserve">afirma que estamos vivenciando a “era dos dados”. </w:t>
      </w:r>
      <w:r w:rsidR="0041604D">
        <w:t xml:space="preserve">O Grande Colisor de Hádrons (LHC) </w:t>
      </w:r>
      <w:r w:rsidR="00124B12">
        <w:t xml:space="preserve">do </w:t>
      </w:r>
      <w:r w:rsidR="0041604D">
        <w:t>CERN gera</w:t>
      </w:r>
      <w:r w:rsidR="00145B52">
        <w:t xml:space="preserve"> </w:t>
      </w:r>
      <w:r w:rsidR="00124B12">
        <w:t xml:space="preserve">para o centro de dados </w:t>
      </w:r>
      <w:r w:rsidR="0041604D">
        <w:t>cerca de 30</w:t>
      </w:r>
      <w:r w:rsidR="002D2BF1">
        <w:t xml:space="preserve"> </w:t>
      </w:r>
      <w:proofErr w:type="spellStart"/>
      <w:r w:rsidR="002D2BF1">
        <w:t>P</w:t>
      </w:r>
      <w:r w:rsidR="0041604D">
        <w:t>etabytes</w:t>
      </w:r>
      <w:proofErr w:type="spellEnd"/>
      <w:r w:rsidR="0041604D">
        <w:t xml:space="preserve"> de </w:t>
      </w:r>
      <w:r w:rsidR="00EA6862">
        <w:t>informações</w:t>
      </w:r>
      <w:r w:rsidR="0041604D">
        <w:t xml:space="preserve"> por ano para </w:t>
      </w:r>
      <w:r w:rsidR="00EA6862">
        <w:t xml:space="preserve">apoiar </w:t>
      </w:r>
      <w:r w:rsidR="0041604D">
        <w:t xml:space="preserve">os </w:t>
      </w:r>
      <w:r w:rsidR="00EA6862">
        <w:t>pesquisadores em seus estudos</w:t>
      </w:r>
      <w:r w:rsidR="00145B52">
        <w:t xml:space="preserve"> </w:t>
      </w:r>
      <w:r w:rsidR="00145B52">
        <w:fldChar w:fldCharType="begin" w:fldLock="1"/>
      </w:r>
      <w:r w:rsidR="009C609A">
        <w:instrText>ADDIN CSL_CITATION { "citationItems" : [ { "id" : "ITEM-1", "itemData" : { "URL" : "http://home.web.cern.ch/about/computing", "accessed" : { "date-parts" : [ [ "2015", "3", "27" ] ] }, "id" : "ITEM-1", "issued" : { "date-parts" : [ [ "0" ] ] }, "title" : "Computing | CERN", "type" : "webpage" }, "uris" : [ "http://www.mendeley.com/documents/?uuid=16f2fdc3-26d4-41c8-87a9-470c88e34123" ] } ], "mendeley" : { "formattedCitation" : "(\u201cComputing | CERN\u201d, [s.d.])", "plainTextFormattedCitation" : "(\u201cComputing | CERN\u201d, [s.d.])", "previouslyFormattedCitation" : "(\u201cComputing | CERN\u201d, [s.d.])" }, "properties" : { "noteIndex" : 0 }, "schema" : "https://github.com/citation-style-language/schema/raw/master/csl-citation.json" }</w:instrText>
      </w:r>
      <w:r w:rsidR="00145B52">
        <w:fldChar w:fldCharType="separate"/>
      </w:r>
      <w:r w:rsidR="00145B52" w:rsidRPr="00145B52">
        <w:rPr>
          <w:noProof/>
        </w:rPr>
        <w:t>(“Computing | CERN”, [s.d.])</w:t>
      </w:r>
      <w:r w:rsidR="00145B52">
        <w:fldChar w:fldCharType="end"/>
      </w:r>
      <w:r w:rsidR="0041604D">
        <w:t xml:space="preserve">. </w:t>
      </w:r>
      <w:r w:rsidR="00220606">
        <w:t>De acordo com um estudo realizado pelo IDC</w:t>
      </w:r>
      <w:r w:rsidR="00200334">
        <w:t>,</w:t>
      </w:r>
      <w:r w:rsidR="00220606">
        <w:t xml:space="preserve"> no ano de 2010 </w:t>
      </w:r>
      <w:r w:rsidR="00554388">
        <w:t>fo</w:t>
      </w:r>
      <w:r w:rsidR="00F14318">
        <w:t>ram</w:t>
      </w:r>
      <w:r w:rsidR="00554388">
        <w:t xml:space="preserve"> gerado</w:t>
      </w:r>
      <w:r w:rsidR="00F14318">
        <w:t>s</w:t>
      </w:r>
      <w:r w:rsidR="00554388">
        <w:t xml:space="preserve"> mais de 1 </w:t>
      </w:r>
      <w:proofErr w:type="spellStart"/>
      <w:r w:rsidR="00554388">
        <w:t>Zettabyte</w:t>
      </w:r>
      <w:proofErr w:type="spellEnd"/>
      <w:r w:rsidR="00554388">
        <w:t xml:space="preserve"> de informaç</w:t>
      </w:r>
      <w:r w:rsidR="00F14318">
        <w:t>ões</w:t>
      </w:r>
      <w:r w:rsidR="00554388">
        <w:t xml:space="preserve"> no mundo todo</w:t>
      </w:r>
      <w:r w:rsidR="00417CE1">
        <w:t xml:space="preserve">, </w:t>
      </w:r>
      <w:r w:rsidR="002D0E56">
        <w:rPr>
          <w:rFonts w:ascii="NimbusRomNo9L-Regu" w:hAnsi="NimbusRomNo9L-Regu" w:cs="NimbusRomNo9L-Regu"/>
        </w:rPr>
        <w:t>(MCAFEE; BRYNJOLFSSON et al., 2012) afirma</w:t>
      </w:r>
      <w:r w:rsidR="00287E2A">
        <w:rPr>
          <w:rFonts w:ascii="NimbusRomNo9L-Regu" w:hAnsi="NimbusRomNo9L-Regu" w:cs="NimbusRomNo9L-Regu"/>
        </w:rPr>
        <w:t>m</w:t>
      </w:r>
      <w:r w:rsidR="002D0E56">
        <w:rPr>
          <w:rFonts w:ascii="NimbusRomNo9L-Regu" w:hAnsi="NimbusRomNo9L-Regu" w:cs="NimbusRomNo9L-Regu"/>
        </w:rPr>
        <w:t xml:space="preserve"> que no ano de 2012 foram gerados 2.5 </w:t>
      </w:r>
      <w:proofErr w:type="spellStart"/>
      <w:r w:rsidR="002D0E56">
        <w:rPr>
          <w:rFonts w:ascii="NimbusRomNo9L-Regu" w:hAnsi="NimbusRomNo9L-Regu" w:cs="NimbusRomNo9L-Regu"/>
        </w:rPr>
        <w:t>Exabytes</w:t>
      </w:r>
      <w:proofErr w:type="spellEnd"/>
      <w:r w:rsidR="002D0E56">
        <w:rPr>
          <w:rFonts w:ascii="NimbusRomNo9L-Regu" w:hAnsi="NimbusRomNo9L-Regu" w:cs="NimbusRomNo9L-Regu"/>
        </w:rPr>
        <w:t xml:space="preserve"> de dados a cada dia, </w:t>
      </w:r>
      <w:r w:rsidR="00515090">
        <w:t>essa massiva quantidade de informações tem</w:t>
      </w:r>
      <w:r w:rsidR="00417CE1">
        <w:t xml:space="preserve"> se tornado um </w:t>
      </w:r>
      <w:r w:rsidR="00BE35B8">
        <w:t xml:space="preserve">grande </w:t>
      </w:r>
      <w:r w:rsidR="00417CE1">
        <w:t xml:space="preserve">problema computacional, pois não é possível </w:t>
      </w:r>
      <w:r w:rsidR="00515090">
        <w:t>gerenciá-las</w:t>
      </w:r>
      <w:r w:rsidR="00417CE1">
        <w:t xml:space="preserve"> com </w:t>
      </w:r>
      <w:r w:rsidR="00C745E8">
        <w:t xml:space="preserve">eficiência </w:t>
      </w:r>
      <w:r w:rsidR="00BA7C8E">
        <w:t>empregando</w:t>
      </w:r>
      <w:r w:rsidR="00C745E8">
        <w:t xml:space="preserve"> </w:t>
      </w:r>
      <w:r w:rsidR="00417CE1">
        <w:t xml:space="preserve">as ferramentas </w:t>
      </w:r>
      <w:r w:rsidR="00200334">
        <w:t xml:space="preserve">e modelos </w:t>
      </w:r>
      <w:r w:rsidR="00417CE1">
        <w:t>comuns</w:t>
      </w:r>
      <w:r w:rsidR="00015EBF">
        <w:t xml:space="preserve"> de banco de dados</w:t>
      </w:r>
      <w:r w:rsidR="00043E7B">
        <w:t xml:space="preserve"> (SGBD)</w:t>
      </w:r>
      <w:r w:rsidR="00554388">
        <w:t>.</w:t>
      </w:r>
    </w:p>
    <w:p w:rsidR="002E4465" w:rsidRDefault="00F1663F" w:rsidP="00917528">
      <w:pPr>
        <w:pStyle w:val="TextodoTrabalho"/>
      </w:pPr>
      <w:r>
        <w:t>Com essa grande quantidade de dados</w:t>
      </w:r>
      <w:r w:rsidR="00981FFD">
        <w:t>,</w:t>
      </w:r>
      <w:r>
        <w:t xml:space="preserve"> e</w:t>
      </w:r>
      <w:r w:rsidR="00692733">
        <w:t>stamos inseridos em um mundo onde</w:t>
      </w:r>
      <w:r w:rsidR="002E4465" w:rsidRPr="002E4465">
        <w:t xml:space="preserve"> a informação é cada vez mais valorizada.</w:t>
      </w:r>
      <w:r w:rsidR="00354420" w:rsidRPr="00354420">
        <w:t xml:space="preserve"> </w:t>
      </w:r>
      <w:r w:rsidR="00354420">
        <w:t>Atualmente</w:t>
      </w:r>
      <w:r w:rsidR="002E4465" w:rsidRPr="002E4465">
        <w:t xml:space="preserve"> </w:t>
      </w:r>
      <w:r w:rsidR="00F2287D">
        <w:t>pelo menos duas d</w:t>
      </w:r>
      <w:r w:rsidR="00354420">
        <w:t>a</w:t>
      </w:r>
      <w:r w:rsidR="002E4465" w:rsidRPr="002E4465">
        <w:t xml:space="preserve">s </w:t>
      </w:r>
      <w:r w:rsidR="00F2287D">
        <w:t xml:space="preserve">dez </w:t>
      </w:r>
      <w:r w:rsidR="002E4465" w:rsidRPr="002E4465">
        <w:t>maiores e</w:t>
      </w:r>
      <w:r w:rsidR="00AF77D7">
        <w:t>mpresas mundiais de tecnologia</w:t>
      </w:r>
      <w:r w:rsidR="00E3114B">
        <w:t>,</w:t>
      </w:r>
      <w:r w:rsidR="00AF77D7">
        <w:t xml:space="preserve"> </w:t>
      </w:r>
      <w:r w:rsidR="0029594A">
        <w:t xml:space="preserve">a </w:t>
      </w:r>
      <w:r w:rsidR="002E4465" w:rsidRPr="002E4465">
        <w:t>Google</w:t>
      </w:r>
      <w:r w:rsidR="00AF77D7">
        <w:t xml:space="preserve"> e</w:t>
      </w:r>
      <w:r w:rsidR="002E4465" w:rsidRPr="002E4465">
        <w:t xml:space="preserve"> </w:t>
      </w:r>
      <w:r w:rsidR="0029594A">
        <w:t xml:space="preserve">a </w:t>
      </w:r>
      <w:r w:rsidR="002E4465" w:rsidRPr="002E4465">
        <w:t>Facebook</w:t>
      </w:r>
      <w:r w:rsidR="00E3114B">
        <w:t>,</w:t>
      </w:r>
      <w:r w:rsidR="00CB0587">
        <w:t xml:space="preserve"> </w:t>
      </w:r>
      <w:r w:rsidR="002E4465" w:rsidRPr="002E4465">
        <w:t>faturam bilhões</w:t>
      </w:r>
      <w:r w:rsidR="0090273D">
        <w:t xml:space="preserve"> de dólares</w:t>
      </w:r>
      <w:r w:rsidR="002E4465" w:rsidRPr="002E4465">
        <w:t xml:space="preserve"> todos os anos vendendo o produto “informação”, por isso, tem se a necessidade de </w:t>
      </w:r>
      <w:r w:rsidR="00C94E31">
        <w:t xml:space="preserve">minerar e </w:t>
      </w:r>
      <w:r w:rsidR="002E4465" w:rsidRPr="002E4465">
        <w:t xml:space="preserve">aproveitar cada dado gerado </w:t>
      </w:r>
      <w:r w:rsidR="00661C83">
        <w:t>pelas</w:t>
      </w:r>
      <w:r w:rsidR="002E4465" w:rsidRPr="002E4465">
        <w:t xml:space="preserve"> diferentes fontes e interações com usuários de diversos tipos </w:t>
      </w:r>
      <w:r w:rsidR="00D3501F">
        <w:t>e com perfis heterogêneos</w:t>
      </w:r>
      <w:r w:rsidR="00274EC8">
        <w:t>.</w:t>
      </w:r>
    </w:p>
    <w:p w:rsidR="001E063A" w:rsidRDefault="000449CF" w:rsidP="00917528">
      <w:pPr>
        <w:pStyle w:val="TextodoTrabalho"/>
      </w:pPr>
      <w:r>
        <w:t xml:space="preserve">Partindo </w:t>
      </w:r>
      <w:r w:rsidR="0011325D">
        <w:t xml:space="preserve">então </w:t>
      </w:r>
      <w:r>
        <w:t>dessa</w:t>
      </w:r>
      <w:r w:rsidR="002C4DEC">
        <w:t>s motivações</w:t>
      </w:r>
      <w:r>
        <w:t xml:space="preserve">, </w:t>
      </w:r>
      <w:r w:rsidR="006F7ADD">
        <w:t>temos o</w:t>
      </w:r>
      <w:r w:rsidR="009903F3">
        <w:t xml:space="preserve"> conceito de</w:t>
      </w:r>
      <w:r w:rsidR="001E063A">
        <w:t xml:space="preserve"> </w:t>
      </w:r>
      <w:r w:rsidR="001E063A" w:rsidRPr="00883CF0">
        <w:rPr>
          <w:i/>
        </w:rPr>
        <w:t>Big Data</w:t>
      </w:r>
      <w:r w:rsidR="006F7ADD">
        <w:rPr>
          <w:i/>
        </w:rPr>
        <w:t>,</w:t>
      </w:r>
      <w:r w:rsidR="001E063A">
        <w:t xml:space="preserve"> </w:t>
      </w:r>
      <w:r w:rsidR="00A479B0">
        <w:t>que são soluções desenvolvidas para poder lidar com essa</w:t>
      </w:r>
      <w:r w:rsidR="009903F3">
        <w:t>s</w:t>
      </w:r>
      <w:r w:rsidR="00A479B0">
        <w:t xml:space="preserve"> quantidade</w:t>
      </w:r>
      <w:r w:rsidR="009903F3">
        <w:t>s</w:t>
      </w:r>
      <w:r w:rsidR="00A479B0">
        <w:t xml:space="preserve"> massiva</w:t>
      </w:r>
      <w:r w:rsidR="009903F3">
        <w:t>s</w:t>
      </w:r>
      <w:r w:rsidR="00A479B0">
        <w:t xml:space="preserve"> de dados, </w:t>
      </w:r>
      <w:r w:rsidR="0023576C">
        <w:t xml:space="preserve">esse </w:t>
      </w:r>
      <w:r w:rsidR="00373905">
        <w:t>amplo</w:t>
      </w:r>
      <w:r w:rsidR="00BD1917">
        <w:t xml:space="preserve"> </w:t>
      </w:r>
      <w:r w:rsidR="0023576C">
        <w:t>volume é</w:t>
      </w:r>
      <w:r w:rsidR="009903F3">
        <w:t xml:space="preserve"> uma característica muito encontrada nessas soluções</w:t>
      </w:r>
      <w:r w:rsidR="001E063A">
        <w:t xml:space="preserve">, </w:t>
      </w:r>
      <w:r w:rsidR="00883CF0">
        <w:t>porém,</w:t>
      </w:r>
      <w:r w:rsidR="001E063A">
        <w:t xml:space="preserve"> </w:t>
      </w:r>
      <w:r w:rsidR="00883CF0">
        <w:t>em qual tamanho pode-se</w:t>
      </w:r>
      <w:r w:rsidR="001E063A">
        <w:t xml:space="preserve"> considera</w:t>
      </w:r>
      <w:r w:rsidR="00883CF0">
        <w:t>r</w:t>
      </w:r>
      <w:r w:rsidR="001E063A">
        <w:t xml:space="preserve"> um grande volume de dados?</w:t>
      </w:r>
    </w:p>
    <w:p w:rsidR="00F232B3" w:rsidRDefault="009F601C" w:rsidP="00172D49">
      <w:pPr>
        <w:pStyle w:val="TextodoTrabalho"/>
      </w:pPr>
      <w:r>
        <w:t>Outro fator que tem sido um grande problema</w:t>
      </w:r>
      <w:r w:rsidR="00DC04A5">
        <w:t xml:space="preserve"> é como podemos visualizar essas informações</w:t>
      </w:r>
      <w:r>
        <w:t xml:space="preserve">, pois na maioria das vezes </w:t>
      </w:r>
      <w:r w:rsidR="00DC04A5">
        <w:t>os dados</w:t>
      </w:r>
      <w:r w:rsidR="00F232B3">
        <w:t xml:space="preserve"> são de diferentes tipos</w:t>
      </w:r>
      <w:r w:rsidR="00BC61CA">
        <w:t xml:space="preserve"> e</w:t>
      </w:r>
      <w:r w:rsidR="00DF0F84">
        <w:t xml:space="preserve"> em </w:t>
      </w:r>
      <w:r w:rsidR="00DF0F84">
        <w:lastRenderedPageBreak/>
        <w:t>alguns casos</w:t>
      </w:r>
      <w:r w:rsidR="00DC04A5">
        <w:t xml:space="preserve"> é</w:t>
      </w:r>
      <w:r w:rsidR="00BC61CA">
        <w:t xml:space="preserve"> mais interessante</w:t>
      </w:r>
      <w:r w:rsidR="00DC04A5">
        <w:t xml:space="preserve"> até</w:t>
      </w:r>
      <w:r w:rsidR="00BC61CA">
        <w:t xml:space="preserve"> converter em um tipo único</w:t>
      </w:r>
      <w:r w:rsidR="00472053">
        <w:t xml:space="preserve"> para</w:t>
      </w:r>
      <w:r w:rsidR="00BC61CA">
        <w:t xml:space="preserve"> que facilite a posterior interpretação</w:t>
      </w:r>
      <w:r w:rsidR="000A04A7">
        <w:t>, portanto o desafio é transformar</w:t>
      </w:r>
      <w:r w:rsidR="00472053">
        <w:t xml:space="preserve"> essa miríade de</w:t>
      </w:r>
      <w:r w:rsidR="000A04A7">
        <w:t xml:space="preserve"> dados em informação.</w:t>
      </w:r>
    </w:p>
    <w:p w:rsidR="00F232B3" w:rsidRDefault="00101BAE" w:rsidP="00917528">
      <w:pPr>
        <w:pStyle w:val="TextodoTrabalho"/>
      </w:pPr>
      <w:r>
        <w:t>N</w:t>
      </w:r>
      <w:r w:rsidR="00F232B3">
        <w:t>esse artigo abordaremos e utilizaremos o</w:t>
      </w:r>
      <w:r>
        <w:t xml:space="preserve"> arcabouço</w:t>
      </w:r>
      <w:r w:rsidR="00F232B3">
        <w:t xml:space="preserve"> </w:t>
      </w:r>
      <w:r w:rsidR="00F232B3" w:rsidRPr="00E23A3B">
        <w:rPr>
          <w:i/>
        </w:rPr>
        <w:t xml:space="preserve">Apache </w:t>
      </w:r>
      <w:r w:rsidR="00F232B3" w:rsidRPr="002F5353">
        <w:rPr>
          <w:i/>
        </w:rPr>
        <w:t>Hadoop</w:t>
      </w:r>
      <w:r w:rsidR="00F232B3">
        <w:t xml:space="preserve">, porém existem diversos outros com diferentes características, todavia, atualmente o </w:t>
      </w:r>
      <w:r w:rsidR="00F232B3" w:rsidRPr="00A814F3">
        <w:rPr>
          <w:i/>
        </w:rPr>
        <w:t>Apache Hadoop</w:t>
      </w:r>
      <w:r w:rsidR="00F232B3">
        <w:t xml:space="preserve"> é considerado o</w:t>
      </w:r>
      <w:r w:rsidR="00C23B23">
        <w:t xml:space="preserve"> melhor framework para esse fim </w:t>
      </w:r>
      <w:r w:rsidR="00795692">
        <w:fldChar w:fldCharType="begin" w:fldLock="1"/>
      </w:r>
      <w:r w:rsidR="001675BA">
        <w:instrText>ADDIN CSL_CITATION { "citationItems" : [ { "id" : "ITEM-1", "itemData" : { "abstract" : "apresenta\u00e7\u00e3o", "author" : [ { "dropping-particle" : "", "family" : "Goldman", "given" : "Alfredo", "non-dropping-particle" : "", "parse-names" : false, "suffix" : "" }, { "dropping-particle" : "", "family" : "Kon", "given" : "Fabio", "non-dropping-particle" : "", "parse-names" : false, "suffix" : "" }, { "dropping-particle" : "", "family" : "Junior", "given" : "Francisco Pereira", "non-dropping-particle" : "", "parse-names" : false, "suffix" : "" }, { "dropping-particle" : "", "family" : "Polato", "given" : "Ivanilton", "non-dropping-particle" : "", "parse-names" : false, "suffix" : "" }, { "dropping-particle" : "", "family" : "Pereira", "given" : "Rosangela De Fatima", "non-dropping-particle" : "", "parse-names" : false, "suffix" : "" } ], "container-title" : "Csbc", "id" : "ITEM-1", "issued" : { "date-parts" : [ [ "2012" ] ] }, "title" : "Apache Hadoop - Conceitos Te\u00f3ricos e Pr\u00e1ticos, Evolu\u00e7\u00e3o e Novas Possibilidades", "type" : "article-journal" }, "uris" : [ "http://www.mendeley.com/documents/?uuid=b3287116-9fde-410e-99fd-fc3757e47553" ] } ], "mendeley" : { "formattedCitation" : "(GOLDMAN et al., 2012)", "plainTextFormattedCitation" : "(GOLDMAN et al., 2012)", "previouslyFormattedCitation" : "(GOLDMAN et al., 2012)" }, "properties" : { "noteIndex" : 0 }, "schema" : "https://github.com/citation-style-language/schema/raw/master/csl-citation.json" }</w:instrText>
      </w:r>
      <w:r w:rsidR="00795692">
        <w:fldChar w:fldCharType="separate"/>
      </w:r>
      <w:r w:rsidR="00795692" w:rsidRPr="00795692">
        <w:rPr>
          <w:noProof/>
        </w:rPr>
        <w:t>(GOLDMAN et al., 2012)</w:t>
      </w:r>
      <w:r w:rsidR="00795692">
        <w:fldChar w:fldCharType="end"/>
      </w:r>
    </w:p>
    <w:p w:rsidR="003B24B5" w:rsidRDefault="003B24B5" w:rsidP="00B73B19">
      <w:pPr>
        <w:pStyle w:val="Palavras-chave"/>
        <w:spacing w:after="0" w:line="360" w:lineRule="auto"/>
        <w:ind w:firstLine="1134"/>
        <w:jc w:val="both"/>
        <w:rPr>
          <w:rFonts w:cs="Arial"/>
        </w:rPr>
      </w:pPr>
    </w:p>
    <w:p w:rsidR="00194765" w:rsidRDefault="00194765" w:rsidP="00B73B19">
      <w:pPr>
        <w:pStyle w:val="Palavras-chave"/>
        <w:spacing w:after="0" w:line="360" w:lineRule="auto"/>
        <w:ind w:firstLine="1134"/>
        <w:jc w:val="both"/>
        <w:rPr>
          <w:rFonts w:cs="Arial"/>
        </w:rPr>
      </w:pPr>
    </w:p>
    <w:p w:rsidR="0045142D" w:rsidRPr="00C7010D" w:rsidRDefault="00B73B19" w:rsidP="00C7010D">
      <w:pPr>
        <w:pStyle w:val="Ttulo2"/>
        <w:rPr>
          <w:rFonts w:ascii="Arial" w:hAnsi="Arial" w:cs="Arial"/>
          <w:color w:val="auto"/>
          <w:sz w:val="24"/>
        </w:rPr>
      </w:pPr>
      <w:r w:rsidRPr="00C7010D">
        <w:rPr>
          <w:rFonts w:ascii="Arial" w:hAnsi="Arial" w:cs="Arial"/>
          <w:color w:val="auto"/>
          <w:sz w:val="24"/>
        </w:rPr>
        <w:t>1.</w:t>
      </w:r>
      <w:r w:rsidR="00E91187" w:rsidRPr="00C7010D">
        <w:rPr>
          <w:rFonts w:ascii="Arial" w:hAnsi="Arial" w:cs="Arial"/>
          <w:color w:val="auto"/>
          <w:sz w:val="24"/>
        </w:rPr>
        <w:t>1</w:t>
      </w:r>
      <w:r w:rsidRPr="00C7010D">
        <w:rPr>
          <w:rFonts w:ascii="Arial" w:hAnsi="Arial" w:cs="Arial"/>
          <w:color w:val="auto"/>
          <w:sz w:val="24"/>
        </w:rPr>
        <w:t xml:space="preserve"> PROBLEMA</w:t>
      </w:r>
      <w:r w:rsidR="00012226" w:rsidRPr="00C7010D">
        <w:rPr>
          <w:rFonts w:ascii="Arial" w:hAnsi="Arial" w:cs="Arial"/>
          <w:color w:val="auto"/>
          <w:sz w:val="24"/>
        </w:rPr>
        <w:t>TIZAÇÃO</w:t>
      </w:r>
    </w:p>
    <w:p w:rsidR="0045142D" w:rsidRDefault="0045142D" w:rsidP="00B73B19">
      <w:pPr>
        <w:pStyle w:val="Palavras-chave"/>
        <w:spacing w:after="0" w:line="360" w:lineRule="auto"/>
        <w:ind w:firstLine="1134"/>
        <w:jc w:val="both"/>
        <w:rPr>
          <w:rFonts w:cs="Arial"/>
        </w:rPr>
      </w:pPr>
    </w:p>
    <w:p w:rsidR="002B3752" w:rsidRDefault="001064FB" w:rsidP="001064FB">
      <w:pPr>
        <w:pStyle w:val="Palavras-chave"/>
        <w:spacing w:after="0" w:line="360" w:lineRule="auto"/>
        <w:ind w:firstLine="1134"/>
        <w:jc w:val="both"/>
        <w:rPr>
          <w:rFonts w:cs="Arial"/>
        </w:rPr>
      </w:pPr>
      <w:r>
        <w:rPr>
          <w:rFonts w:cs="Arial"/>
        </w:rPr>
        <w:t>Aqui estará minha problematização.</w:t>
      </w:r>
    </w:p>
    <w:p w:rsidR="001064FB" w:rsidRDefault="001064FB" w:rsidP="001064FB">
      <w:pPr>
        <w:pStyle w:val="Palavras-chave"/>
        <w:spacing w:after="0" w:line="360" w:lineRule="auto"/>
        <w:ind w:firstLine="1134"/>
        <w:jc w:val="both"/>
        <w:rPr>
          <w:rFonts w:cs="Arial"/>
        </w:rPr>
      </w:pPr>
    </w:p>
    <w:p w:rsidR="009255A4" w:rsidRPr="00C7010D" w:rsidRDefault="00955C60" w:rsidP="00C7010D">
      <w:pPr>
        <w:pStyle w:val="SubTopico"/>
      </w:pPr>
      <w:r w:rsidRPr="00C7010D">
        <w:t>1.</w:t>
      </w:r>
      <w:r w:rsidR="00CB5587" w:rsidRPr="00C7010D">
        <w:t>2</w:t>
      </w:r>
      <w:r w:rsidRPr="00C7010D">
        <w:t xml:space="preserve"> OBJETIVOS</w:t>
      </w:r>
    </w:p>
    <w:p w:rsidR="00955C60" w:rsidRDefault="00955C60" w:rsidP="009255A4">
      <w:pPr>
        <w:pStyle w:val="Palavras-chave"/>
        <w:spacing w:after="0" w:line="360" w:lineRule="auto"/>
        <w:jc w:val="both"/>
        <w:rPr>
          <w:rFonts w:cs="Arial"/>
        </w:rPr>
      </w:pPr>
    </w:p>
    <w:p w:rsidR="00B73B19" w:rsidRPr="008E5A1B" w:rsidRDefault="009255A4" w:rsidP="008E5A1B">
      <w:pPr>
        <w:pStyle w:val="SubTopico2"/>
      </w:pPr>
      <w:r w:rsidRPr="008E5A1B">
        <w:t>1.</w:t>
      </w:r>
      <w:r w:rsidR="00CB5587" w:rsidRPr="008E5A1B">
        <w:t>2</w:t>
      </w:r>
      <w:r w:rsidRPr="008E5A1B">
        <w:t>.1 OBJETIVO GERAL</w:t>
      </w:r>
    </w:p>
    <w:p w:rsidR="00BE7AEB" w:rsidRDefault="00BE7AEB" w:rsidP="00B73B19">
      <w:pPr>
        <w:pStyle w:val="Palavras-chave"/>
        <w:spacing w:after="0" w:line="360" w:lineRule="auto"/>
        <w:jc w:val="both"/>
        <w:rPr>
          <w:rFonts w:cs="Arial"/>
        </w:rPr>
      </w:pPr>
    </w:p>
    <w:p w:rsidR="004F138A" w:rsidRDefault="004F138A" w:rsidP="0045142D">
      <w:pPr>
        <w:pStyle w:val="Palavras-chave"/>
        <w:spacing w:after="0" w:line="360" w:lineRule="auto"/>
        <w:ind w:firstLine="708"/>
        <w:jc w:val="both"/>
        <w:rPr>
          <w:rFonts w:cs="Arial"/>
        </w:rPr>
      </w:pPr>
      <w:r>
        <w:rPr>
          <w:rFonts w:cs="Arial"/>
        </w:rPr>
        <w:t>O objetivo desse trabalho é</w:t>
      </w:r>
      <w:r w:rsidR="00F518E2">
        <w:rPr>
          <w:rFonts w:cs="Arial"/>
        </w:rPr>
        <w:t>.</w:t>
      </w:r>
    </w:p>
    <w:p w:rsidR="009255A4" w:rsidRDefault="009255A4" w:rsidP="00B73B19">
      <w:pPr>
        <w:pStyle w:val="Palavras-chave"/>
        <w:spacing w:after="0" w:line="360" w:lineRule="auto"/>
        <w:ind w:firstLine="1134"/>
        <w:jc w:val="both"/>
        <w:rPr>
          <w:rFonts w:cs="Arial"/>
        </w:rPr>
      </w:pPr>
    </w:p>
    <w:p w:rsidR="009255A4" w:rsidRDefault="009255A4" w:rsidP="008E5A1B">
      <w:pPr>
        <w:pStyle w:val="SubTopico2"/>
      </w:pPr>
      <w:r>
        <w:t>1.</w:t>
      </w:r>
      <w:r w:rsidR="00CB5587">
        <w:t>2</w:t>
      </w:r>
      <w:r>
        <w:t>.2 OBJETIVOS ESPECÍFICOS</w:t>
      </w:r>
    </w:p>
    <w:p w:rsidR="00BE7AEB" w:rsidRDefault="00BE7AEB" w:rsidP="009255A4">
      <w:pPr>
        <w:pStyle w:val="Palavras-chave"/>
        <w:spacing w:after="0" w:line="360" w:lineRule="auto"/>
        <w:jc w:val="both"/>
        <w:rPr>
          <w:rFonts w:cs="Arial"/>
        </w:rPr>
      </w:pPr>
    </w:p>
    <w:p w:rsidR="00E13167" w:rsidRDefault="001064FB" w:rsidP="00E13167">
      <w:pPr>
        <w:pStyle w:val="Palavras-chave"/>
        <w:numPr>
          <w:ilvl w:val="0"/>
          <w:numId w:val="2"/>
        </w:numPr>
        <w:spacing w:after="0" w:line="360" w:lineRule="auto"/>
        <w:jc w:val="both"/>
        <w:rPr>
          <w:rFonts w:cs="Arial"/>
        </w:rPr>
      </w:pPr>
      <w:r>
        <w:rPr>
          <w:rFonts w:cs="Arial"/>
        </w:rPr>
        <w:t>Objetivo específico 1;</w:t>
      </w:r>
    </w:p>
    <w:p w:rsidR="001064FB" w:rsidRDefault="001064FB" w:rsidP="001064FB">
      <w:pPr>
        <w:pStyle w:val="Palavras-chave"/>
        <w:numPr>
          <w:ilvl w:val="0"/>
          <w:numId w:val="2"/>
        </w:numPr>
        <w:spacing w:after="0" w:line="360" w:lineRule="auto"/>
        <w:jc w:val="both"/>
        <w:rPr>
          <w:rFonts w:cs="Arial"/>
        </w:rPr>
      </w:pPr>
      <w:r>
        <w:rPr>
          <w:rFonts w:cs="Arial"/>
        </w:rPr>
        <w:t>Objetivo específico 2;</w:t>
      </w:r>
    </w:p>
    <w:p w:rsidR="001064FB" w:rsidRDefault="001064FB" w:rsidP="001064FB">
      <w:pPr>
        <w:pStyle w:val="Palavras-chave"/>
        <w:numPr>
          <w:ilvl w:val="0"/>
          <w:numId w:val="2"/>
        </w:numPr>
        <w:spacing w:after="0" w:line="360" w:lineRule="auto"/>
        <w:jc w:val="both"/>
        <w:rPr>
          <w:rFonts w:cs="Arial"/>
        </w:rPr>
      </w:pPr>
      <w:r>
        <w:rPr>
          <w:rFonts w:cs="Arial"/>
        </w:rPr>
        <w:t>Objetivo específico 3.</w:t>
      </w:r>
    </w:p>
    <w:p w:rsidR="00B827D3" w:rsidRDefault="00B827D3" w:rsidP="00B827D3">
      <w:pPr>
        <w:pStyle w:val="Palavras-chave"/>
        <w:spacing w:after="0" w:line="360" w:lineRule="auto"/>
        <w:ind w:firstLine="708"/>
        <w:jc w:val="both"/>
        <w:rPr>
          <w:rFonts w:cs="Arial"/>
        </w:rPr>
      </w:pPr>
    </w:p>
    <w:p w:rsidR="008F3024" w:rsidRDefault="008F3024" w:rsidP="00C7010D">
      <w:pPr>
        <w:pStyle w:val="SubTopico"/>
      </w:pPr>
      <w:r>
        <w:t>1.</w:t>
      </w:r>
      <w:r w:rsidR="00CB5587">
        <w:t>3</w:t>
      </w:r>
      <w:r>
        <w:t xml:space="preserve"> JUSTIFICATIVA</w:t>
      </w:r>
    </w:p>
    <w:p w:rsidR="00BE7AEB" w:rsidRDefault="00BE7AEB" w:rsidP="008F3024">
      <w:pPr>
        <w:pStyle w:val="Palavras-chave"/>
        <w:spacing w:after="0" w:line="360" w:lineRule="auto"/>
        <w:jc w:val="both"/>
        <w:rPr>
          <w:rFonts w:cs="Arial"/>
        </w:rPr>
      </w:pPr>
    </w:p>
    <w:p w:rsidR="008F3024" w:rsidRDefault="008F3024" w:rsidP="00BD59E0">
      <w:pPr>
        <w:jc w:val="both"/>
        <w:rPr>
          <w:rFonts w:ascii="Arial" w:eastAsia="Times New Roman" w:hAnsi="Arial" w:cs="Arial"/>
          <w:color w:val="000000"/>
          <w:sz w:val="24"/>
          <w:szCs w:val="24"/>
        </w:rPr>
      </w:pPr>
      <w:r>
        <w:rPr>
          <w:rFonts w:ascii="Arial" w:eastAsia="Times New Roman" w:hAnsi="Arial" w:cs="Arial"/>
          <w:color w:val="000000"/>
          <w:sz w:val="24"/>
          <w:szCs w:val="24"/>
        </w:rPr>
        <w:tab/>
      </w:r>
      <w:r w:rsidR="00D4224B">
        <w:rPr>
          <w:rFonts w:ascii="Arial" w:eastAsia="Times New Roman" w:hAnsi="Arial" w:cs="Arial"/>
          <w:color w:val="000000"/>
          <w:sz w:val="24"/>
          <w:szCs w:val="24"/>
        </w:rPr>
        <w:t>A</w:t>
      </w:r>
      <w:r w:rsidR="00DB79F8">
        <w:rPr>
          <w:rFonts w:ascii="Arial" w:eastAsia="Times New Roman" w:hAnsi="Arial" w:cs="Arial"/>
          <w:color w:val="000000"/>
          <w:sz w:val="24"/>
          <w:szCs w:val="24"/>
        </w:rPr>
        <w:t xml:space="preserve">s </w:t>
      </w:r>
      <w:r w:rsidR="00D4224B">
        <w:rPr>
          <w:rFonts w:ascii="Arial" w:eastAsia="Times New Roman" w:hAnsi="Arial" w:cs="Arial"/>
          <w:color w:val="000000"/>
          <w:sz w:val="24"/>
          <w:szCs w:val="24"/>
        </w:rPr>
        <w:t>conclusões</w:t>
      </w:r>
      <w:r w:rsidR="00DB79F8">
        <w:rPr>
          <w:rFonts w:ascii="Arial" w:eastAsia="Times New Roman" w:hAnsi="Arial" w:cs="Arial"/>
          <w:color w:val="000000"/>
          <w:sz w:val="24"/>
          <w:szCs w:val="24"/>
        </w:rPr>
        <w:t xml:space="preserve"> obtid</w:t>
      </w:r>
      <w:r w:rsidR="00D4224B">
        <w:rPr>
          <w:rFonts w:ascii="Arial" w:eastAsia="Times New Roman" w:hAnsi="Arial" w:cs="Arial"/>
          <w:color w:val="000000"/>
          <w:sz w:val="24"/>
          <w:szCs w:val="24"/>
        </w:rPr>
        <w:t>a</w:t>
      </w:r>
      <w:r w:rsidR="00DB79F8">
        <w:rPr>
          <w:rFonts w:ascii="Arial" w:eastAsia="Times New Roman" w:hAnsi="Arial" w:cs="Arial"/>
          <w:color w:val="000000"/>
          <w:sz w:val="24"/>
          <w:szCs w:val="24"/>
        </w:rPr>
        <w:t>s ao final desse trabalho refletem importantes resultados para a</w:t>
      </w:r>
      <w:r w:rsidR="00BD59E0">
        <w:rPr>
          <w:rFonts w:ascii="Arial" w:eastAsia="Times New Roman" w:hAnsi="Arial" w:cs="Arial"/>
          <w:color w:val="000000"/>
          <w:sz w:val="24"/>
          <w:szCs w:val="24"/>
        </w:rPr>
        <w:t xml:space="preserve"> UTFPR – Cornélio Procópio</w:t>
      </w:r>
      <w:r w:rsidR="00FE344F">
        <w:rPr>
          <w:rFonts w:ascii="Arial" w:eastAsia="Times New Roman" w:hAnsi="Arial" w:cs="Arial"/>
          <w:color w:val="000000"/>
          <w:sz w:val="24"/>
          <w:szCs w:val="24"/>
        </w:rPr>
        <w:t xml:space="preserve">, uma vez que, </w:t>
      </w:r>
      <w:r w:rsidR="00BD59E0">
        <w:rPr>
          <w:rFonts w:ascii="Arial" w:eastAsia="Times New Roman" w:hAnsi="Arial" w:cs="Arial"/>
          <w:color w:val="000000"/>
          <w:sz w:val="24"/>
          <w:szCs w:val="24"/>
        </w:rPr>
        <w:t xml:space="preserve">os </w:t>
      </w:r>
      <w:r w:rsidR="004272E8">
        <w:rPr>
          <w:rFonts w:ascii="Arial" w:eastAsia="Times New Roman" w:hAnsi="Arial" w:cs="Arial"/>
          <w:color w:val="000000"/>
          <w:sz w:val="24"/>
          <w:szCs w:val="24"/>
        </w:rPr>
        <w:t xml:space="preserve">métodos atuais de gestão de informações da carreira acadêmica, </w:t>
      </w:r>
      <w:r w:rsidR="006853A7">
        <w:rPr>
          <w:rFonts w:ascii="Arial" w:eastAsia="Times New Roman" w:hAnsi="Arial" w:cs="Arial"/>
          <w:color w:val="000000"/>
          <w:sz w:val="24"/>
          <w:szCs w:val="24"/>
        </w:rPr>
        <w:t>tais como o portal do aluno</w:t>
      </w:r>
      <w:r w:rsidR="006853A7">
        <w:rPr>
          <w:rStyle w:val="Refdenotaderodap"/>
          <w:rFonts w:ascii="Arial" w:eastAsia="Times New Roman" w:hAnsi="Arial" w:cs="Arial"/>
          <w:color w:val="000000"/>
          <w:sz w:val="24"/>
          <w:szCs w:val="24"/>
        </w:rPr>
        <w:footnoteReference w:id="1"/>
      </w:r>
      <w:r w:rsidR="006853A7">
        <w:rPr>
          <w:rFonts w:ascii="Arial" w:eastAsia="Times New Roman" w:hAnsi="Arial" w:cs="Arial"/>
          <w:color w:val="000000"/>
          <w:sz w:val="24"/>
          <w:szCs w:val="24"/>
        </w:rPr>
        <w:t xml:space="preserve"> </w:t>
      </w:r>
      <w:r w:rsidR="00B969CD">
        <w:rPr>
          <w:rFonts w:ascii="Arial" w:eastAsia="Times New Roman" w:hAnsi="Arial" w:cs="Arial"/>
          <w:color w:val="000000"/>
          <w:sz w:val="24"/>
          <w:szCs w:val="24"/>
        </w:rPr>
        <w:t>podem ser otimizados para</w:t>
      </w:r>
      <w:r w:rsidR="004272E8">
        <w:rPr>
          <w:rFonts w:ascii="Arial" w:eastAsia="Times New Roman" w:hAnsi="Arial" w:cs="Arial"/>
          <w:color w:val="000000"/>
          <w:sz w:val="24"/>
          <w:szCs w:val="24"/>
        </w:rPr>
        <w:t xml:space="preserve"> entregar dados que possam colaborar de forma direta na tomada de decisões dos discentes</w:t>
      </w:r>
      <w:r w:rsidR="00557FDC">
        <w:rPr>
          <w:rFonts w:ascii="Arial" w:eastAsia="Times New Roman" w:hAnsi="Arial" w:cs="Arial"/>
          <w:color w:val="000000"/>
          <w:sz w:val="24"/>
          <w:szCs w:val="24"/>
        </w:rPr>
        <w:t>. Co</w:t>
      </w:r>
      <w:r w:rsidR="004272E8">
        <w:rPr>
          <w:rFonts w:ascii="Arial" w:eastAsia="Times New Roman" w:hAnsi="Arial" w:cs="Arial"/>
          <w:color w:val="000000"/>
          <w:sz w:val="24"/>
          <w:szCs w:val="24"/>
        </w:rPr>
        <w:t>m</w:t>
      </w:r>
      <w:r w:rsidR="00FE344F">
        <w:rPr>
          <w:rFonts w:ascii="Arial" w:eastAsia="Times New Roman" w:hAnsi="Arial" w:cs="Arial"/>
          <w:color w:val="000000"/>
          <w:sz w:val="24"/>
          <w:szCs w:val="24"/>
        </w:rPr>
        <w:t xml:space="preserve"> as conclusões</w:t>
      </w:r>
      <w:r w:rsidR="00C47E45">
        <w:rPr>
          <w:rFonts w:ascii="Arial" w:eastAsia="Times New Roman" w:hAnsi="Arial" w:cs="Arial"/>
          <w:color w:val="000000"/>
          <w:sz w:val="24"/>
          <w:szCs w:val="24"/>
        </w:rPr>
        <w:t xml:space="preserve"> </w:t>
      </w:r>
      <w:r w:rsidR="004272E8">
        <w:rPr>
          <w:rFonts w:ascii="Arial" w:eastAsia="Times New Roman" w:hAnsi="Arial" w:cs="Arial"/>
          <w:color w:val="000000"/>
          <w:sz w:val="24"/>
          <w:szCs w:val="24"/>
        </w:rPr>
        <w:t xml:space="preserve">desse trabalho </w:t>
      </w:r>
      <w:r w:rsidR="00C47E45">
        <w:rPr>
          <w:rFonts w:ascii="Arial" w:eastAsia="Times New Roman" w:hAnsi="Arial" w:cs="Arial"/>
          <w:color w:val="000000"/>
          <w:sz w:val="24"/>
          <w:szCs w:val="24"/>
        </w:rPr>
        <w:t>t</w:t>
      </w:r>
      <w:r w:rsidR="001C1221">
        <w:rPr>
          <w:rFonts w:ascii="Arial" w:eastAsia="Times New Roman" w:hAnsi="Arial" w:cs="Arial"/>
          <w:color w:val="000000"/>
          <w:sz w:val="24"/>
          <w:szCs w:val="24"/>
        </w:rPr>
        <w:t>ê</w:t>
      </w:r>
      <w:r w:rsidR="00C47E45">
        <w:rPr>
          <w:rFonts w:ascii="Arial" w:eastAsia="Times New Roman" w:hAnsi="Arial" w:cs="Arial"/>
          <w:color w:val="000000"/>
          <w:sz w:val="24"/>
          <w:szCs w:val="24"/>
        </w:rPr>
        <w:t>m-</w:t>
      </w:r>
      <w:r w:rsidR="00DB79F8">
        <w:rPr>
          <w:rFonts w:ascii="Arial" w:eastAsia="Times New Roman" w:hAnsi="Arial" w:cs="Arial"/>
          <w:color w:val="000000"/>
          <w:sz w:val="24"/>
          <w:szCs w:val="24"/>
        </w:rPr>
        <w:t xml:space="preserve">se a proposta de </w:t>
      </w:r>
      <w:r w:rsidR="00C47E45">
        <w:rPr>
          <w:rFonts w:ascii="Arial" w:eastAsia="Times New Roman" w:hAnsi="Arial" w:cs="Arial"/>
          <w:color w:val="000000"/>
          <w:sz w:val="24"/>
          <w:szCs w:val="24"/>
        </w:rPr>
        <w:t xml:space="preserve">utilizar </w:t>
      </w:r>
      <w:r w:rsidR="000F2D09">
        <w:rPr>
          <w:rFonts w:ascii="Arial" w:eastAsia="Times New Roman" w:hAnsi="Arial" w:cs="Arial"/>
          <w:color w:val="000000"/>
          <w:sz w:val="24"/>
          <w:szCs w:val="24"/>
        </w:rPr>
        <w:t xml:space="preserve">os procedimentos de </w:t>
      </w:r>
      <w:r w:rsidR="000574F4">
        <w:rPr>
          <w:rFonts w:ascii="Arial" w:eastAsia="Times New Roman" w:hAnsi="Arial" w:cs="Arial"/>
          <w:color w:val="000000"/>
          <w:sz w:val="24"/>
          <w:szCs w:val="24"/>
        </w:rPr>
        <w:t>BI</w:t>
      </w:r>
      <w:r w:rsidR="00C47E45">
        <w:rPr>
          <w:rFonts w:ascii="Arial" w:eastAsia="Times New Roman" w:hAnsi="Arial" w:cs="Arial"/>
          <w:color w:val="000000"/>
          <w:sz w:val="24"/>
          <w:szCs w:val="24"/>
        </w:rPr>
        <w:t xml:space="preserve"> para </w:t>
      </w:r>
      <w:r w:rsidR="00DB79F8">
        <w:rPr>
          <w:rFonts w:ascii="Arial" w:eastAsia="Times New Roman" w:hAnsi="Arial" w:cs="Arial"/>
          <w:color w:val="000000"/>
          <w:sz w:val="24"/>
          <w:szCs w:val="24"/>
        </w:rPr>
        <w:t xml:space="preserve">contribuir diretamente </w:t>
      </w:r>
      <w:r w:rsidR="00C47E45">
        <w:rPr>
          <w:rFonts w:ascii="Arial" w:eastAsia="Times New Roman" w:hAnsi="Arial" w:cs="Arial"/>
          <w:color w:val="000000"/>
          <w:sz w:val="24"/>
          <w:szCs w:val="24"/>
        </w:rPr>
        <w:t>com</w:t>
      </w:r>
      <w:r w:rsidR="00DB79F8">
        <w:rPr>
          <w:rFonts w:ascii="Arial" w:eastAsia="Times New Roman" w:hAnsi="Arial" w:cs="Arial"/>
          <w:color w:val="000000"/>
          <w:sz w:val="24"/>
          <w:szCs w:val="24"/>
        </w:rPr>
        <w:t xml:space="preserve"> diminuição </w:t>
      </w:r>
      <w:r w:rsidR="00F518E2">
        <w:rPr>
          <w:rFonts w:ascii="Arial" w:eastAsia="Times New Roman" w:hAnsi="Arial" w:cs="Arial"/>
          <w:color w:val="000000"/>
          <w:sz w:val="24"/>
          <w:szCs w:val="24"/>
        </w:rPr>
        <w:t xml:space="preserve">de uma </w:t>
      </w:r>
      <w:r w:rsidR="00F518E2">
        <w:rPr>
          <w:rFonts w:ascii="Arial" w:eastAsia="Times New Roman" w:hAnsi="Arial" w:cs="Arial"/>
          <w:color w:val="000000"/>
          <w:sz w:val="24"/>
          <w:szCs w:val="24"/>
        </w:rPr>
        <w:lastRenderedPageBreak/>
        <w:t xml:space="preserve">das causas </w:t>
      </w:r>
      <w:r w:rsidR="00DB79F8">
        <w:rPr>
          <w:rFonts w:ascii="Arial" w:eastAsia="Times New Roman" w:hAnsi="Arial" w:cs="Arial"/>
          <w:color w:val="000000"/>
          <w:sz w:val="24"/>
          <w:szCs w:val="24"/>
        </w:rPr>
        <w:t>da evasão de estudantes de cursos superiores em universidades p</w:t>
      </w:r>
      <w:r w:rsidR="00557FDC">
        <w:rPr>
          <w:rFonts w:ascii="Arial" w:eastAsia="Times New Roman" w:hAnsi="Arial" w:cs="Arial"/>
          <w:color w:val="000000"/>
          <w:sz w:val="24"/>
          <w:szCs w:val="24"/>
        </w:rPr>
        <w:t>úblicas, que é a falta do planejamento do percurso acadêmico.</w:t>
      </w:r>
    </w:p>
    <w:p w:rsidR="0015690B" w:rsidRDefault="0015690B" w:rsidP="0015690B"/>
    <w:p w:rsidR="008F3024" w:rsidRDefault="009502BF" w:rsidP="00C7010D">
      <w:pPr>
        <w:pStyle w:val="SubTopico"/>
        <w:rPr>
          <w:rFonts w:eastAsia="Times New Roman"/>
        </w:rPr>
      </w:pPr>
      <w:r>
        <w:rPr>
          <w:rFonts w:eastAsia="Times New Roman"/>
        </w:rPr>
        <w:t>1.</w:t>
      </w:r>
      <w:r w:rsidR="008E6CCB">
        <w:rPr>
          <w:rFonts w:eastAsia="Times New Roman"/>
        </w:rPr>
        <w:t>5</w:t>
      </w:r>
      <w:r>
        <w:rPr>
          <w:rFonts w:eastAsia="Times New Roman"/>
        </w:rPr>
        <w:t xml:space="preserve"> </w:t>
      </w:r>
      <w:r w:rsidR="0087433F">
        <w:rPr>
          <w:rFonts w:eastAsia="Times New Roman"/>
        </w:rPr>
        <w:t>ORGANIZAÇÃO</w:t>
      </w:r>
    </w:p>
    <w:p w:rsidR="00512E44" w:rsidRDefault="00512E44" w:rsidP="008F3024">
      <w:pPr>
        <w:rPr>
          <w:rFonts w:ascii="Arial" w:eastAsia="Times New Roman" w:hAnsi="Arial" w:cs="Arial"/>
          <w:color w:val="000000"/>
          <w:sz w:val="24"/>
          <w:szCs w:val="24"/>
        </w:rPr>
      </w:pPr>
    </w:p>
    <w:p w:rsidR="00B2794C" w:rsidRDefault="009502BF" w:rsidP="00BD59E0">
      <w:pPr>
        <w:jc w:val="both"/>
        <w:rPr>
          <w:rFonts w:ascii="Arial" w:eastAsia="Times New Roman" w:hAnsi="Arial" w:cs="Arial"/>
          <w:color w:val="000000"/>
          <w:sz w:val="24"/>
          <w:szCs w:val="24"/>
        </w:rPr>
      </w:pPr>
      <w:r>
        <w:rPr>
          <w:rFonts w:ascii="Arial" w:eastAsia="Times New Roman" w:hAnsi="Arial" w:cs="Arial"/>
          <w:color w:val="000000"/>
          <w:sz w:val="24"/>
          <w:szCs w:val="24"/>
        </w:rPr>
        <w:tab/>
        <w:t>A estrutura desse t</w:t>
      </w:r>
      <w:r w:rsidR="0020257E">
        <w:rPr>
          <w:rFonts w:ascii="Arial" w:eastAsia="Times New Roman" w:hAnsi="Arial" w:cs="Arial"/>
          <w:color w:val="000000"/>
          <w:sz w:val="24"/>
          <w:szCs w:val="24"/>
        </w:rPr>
        <w:t>exto</w:t>
      </w:r>
      <w:r>
        <w:rPr>
          <w:rFonts w:ascii="Arial" w:eastAsia="Times New Roman" w:hAnsi="Arial" w:cs="Arial"/>
          <w:color w:val="000000"/>
          <w:sz w:val="24"/>
          <w:szCs w:val="24"/>
        </w:rPr>
        <w:t xml:space="preserve"> </w:t>
      </w:r>
      <w:r w:rsidR="0020257E">
        <w:rPr>
          <w:rFonts w:ascii="Arial" w:eastAsia="Times New Roman" w:hAnsi="Arial" w:cs="Arial"/>
          <w:color w:val="000000"/>
          <w:sz w:val="24"/>
          <w:szCs w:val="24"/>
        </w:rPr>
        <w:t>está</w:t>
      </w:r>
      <w:r>
        <w:rPr>
          <w:rFonts w:ascii="Arial" w:eastAsia="Times New Roman" w:hAnsi="Arial" w:cs="Arial"/>
          <w:color w:val="000000"/>
          <w:sz w:val="24"/>
          <w:szCs w:val="24"/>
        </w:rPr>
        <w:t xml:space="preserve"> organizada </w:t>
      </w:r>
      <w:r w:rsidR="0020257E">
        <w:rPr>
          <w:rFonts w:ascii="Arial" w:eastAsia="Times New Roman" w:hAnsi="Arial" w:cs="Arial"/>
          <w:color w:val="000000"/>
          <w:sz w:val="24"/>
          <w:szCs w:val="24"/>
        </w:rPr>
        <w:t>d</w:t>
      </w:r>
      <w:r w:rsidR="00F12B53">
        <w:rPr>
          <w:rFonts w:ascii="Arial" w:eastAsia="Times New Roman" w:hAnsi="Arial" w:cs="Arial"/>
          <w:color w:val="000000"/>
          <w:sz w:val="24"/>
          <w:szCs w:val="24"/>
        </w:rPr>
        <w:t>a seguinte forma:</w:t>
      </w:r>
      <w:r w:rsidR="0020257E">
        <w:rPr>
          <w:rFonts w:ascii="Arial" w:eastAsia="Times New Roman" w:hAnsi="Arial" w:cs="Arial"/>
          <w:color w:val="000000"/>
          <w:sz w:val="24"/>
          <w:szCs w:val="24"/>
        </w:rPr>
        <w:t xml:space="preserve">  capítulo 1 descreve </w:t>
      </w:r>
      <w:r w:rsidR="00F12B53">
        <w:rPr>
          <w:rFonts w:ascii="Arial" w:eastAsia="Times New Roman" w:hAnsi="Arial" w:cs="Arial"/>
          <w:color w:val="000000"/>
          <w:sz w:val="24"/>
          <w:szCs w:val="24"/>
        </w:rPr>
        <w:t>a</w:t>
      </w:r>
      <w:r w:rsidR="0020257E">
        <w:rPr>
          <w:rFonts w:ascii="Arial" w:eastAsia="Times New Roman" w:hAnsi="Arial" w:cs="Arial"/>
          <w:color w:val="000000"/>
          <w:sz w:val="24"/>
          <w:szCs w:val="24"/>
        </w:rPr>
        <w:t xml:space="preserve"> introdução, a prob</w:t>
      </w:r>
      <w:r w:rsidR="00D33BAD">
        <w:rPr>
          <w:rFonts w:ascii="Arial" w:eastAsia="Times New Roman" w:hAnsi="Arial" w:cs="Arial"/>
          <w:color w:val="000000"/>
          <w:sz w:val="24"/>
          <w:szCs w:val="24"/>
        </w:rPr>
        <w:t>lematização, o objetivo geral desse trabalho</w:t>
      </w:r>
      <w:r w:rsidR="0020257E">
        <w:rPr>
          <w:rFonts w:ascii="Arial" w:eastAsia="Times New Roman" w:hAnsi="Arial" w:cs="Arial"/>
          <w:color w:val="000000"/>
          <w:sz w:val="24"/>
          <w:szCs w:val="24"/>
        </w:rPr>
        <w:t>, os objetivos específicos, a justificativa</w:t>
      </w:r>
      <w:r w:rsidR="00B2794C">
        <w:rPr>
          <w:rFonts w:ascii="Arial" w:eastAsia="Times New Roman" w:hAnsi="Arial" w:cs="Arial"/>
          <w:color w:val="000000"/>
          <w:sz w:val="24"/>
          <w:szCs w:val="24"/>
        </w:rPr>
        <w:t>, os procedimentos metodológicos</w:t>
      </w:r>
      <w:r w:rsidR="0020257E">
        <w:rPr>
          <w:rFonts w:ascii="Arial" w:eastAsia="Times New Roman" w:hAnsi="Arial" w:cs="Arial"/>
          <w:color w:val="000000"/>
          <w:sz w:val="24"/>
          <w:szCs w:val="24"/>
        </w:rPr>
        <w:t>.</w:t>
      </w:r>
    </w:p>
    <w:p w:rsidR="00722B4D" w:rsidRDefault="00722B4D" w:rsidP="00722B4D">
      <w:pPr>
        <w:ind w:firstLine="708"/>
        <w:jc w:val="both"/>
        <w:rPr>
          <w:rFonts w:ascii="Arial" w:eastAsia="Times New Roman" w:hAnsi="Arial" w:cs="Arial"/>
          <w:color w:val="000000"/>
          <w:sz w:val="24"/>
          <w:szCs w:val="24"/>
        </w:rPr>
      </w:pPr>
      <w:r>
        <w:rPr>
          <w:rFonts w:ascii="Arial" w:eastAsia="Times New Roman" w:hAnsi="Arial" w:cs="Arial"/>
          <w:color w:val="000000"/>
          <w:sz w:val="24"/>
          <w:szCs w:val="24"/>
        </w:rPr>
        <w:t>O capítulo 2 é composto da fundamentação teórica e os estudos relacionados</w:t>
      </w:r>
      <w:r w:rsidR="00FC1959">
        <w:rPr>
          <w:rFonts w:ascii="Arial" w:eastAsia="Times New Roman" w:hAnsi="Arial" w:cs="Arial"/>
          <w:color w:val="000000"/>
          <w:sz w:val="24"/>
          <w:szCs w:val="24"/>
        </w:rPr>
        <w:t xml:space="preserve"> ao tema abordado nesse trabalho</w:t>
      </w:r>
      <w:r>
        <w:rPr>
          <w:rFonts w:ascii="Arial" w:eastAsia="Times New Roman" w:hAnsi="Arial" w:cs="Arial"/>
          <w:color w:val="000000"/>
          <w:sz w:val="24"/>
          <w:szCs w:val="24"/>
        </w:rPr>
        <w:t>.</w:t>
      </w:r>
    </w:p>
    <w:p w:rsidR="00E25348" w:rsidRDefault="00E25348" w:rsidP="00722B4D">
      <w:pPr>
        <w:ind w:firstLine="708"/>
        <w:jc w:val="both"/>
        <w:rPr>
          <w:rFonts w:ascii="Arial" w:eastAsia="Times New Roman" w:hAnsi="Arial" w:cs="Arial"/>
          <w:color w:val="000000"/>
          <w:sz w:val="24"/>
          <w:szCs w:val="24"/>
        </w:rPr>
      </w:pPr>
      <w:r>
        <w:rPr>
          <w:rFonts w:ascii="Arial" w:eastAsia="Times New Roman" w:hAnsi="Arial" w:cs="Arial"/>
          <w:color w:val="000000"/>
          <w:sz w:val="24"/>
          <w:szCs w:val="24"/>
        </w:rPr>
        <w:t>No capítulo 3 estão descritos os procedimentos metodológicos (ferramentas e métodos) que deverão ser realizados para a conclusão do objetivo geral.</w:t>
      </w:r>
    </w:p>
    <w:p w:rsidR="00B2794C" w:rsidRDefault="00B2794C">
      <w:pPr>
        <w:rPr>
          <w:rFonts w:ascii="Arial" w:eastAsia="Times New Roman" w:hAnsi="Arial" w:cs="Arial"/>
          <w:color w:val="000000"/>
          <w:sz w:val="24"/>
          <w:szCs w:val="24"/>
        </w:rPr>
      </w:pPr>
      <w:r>
        <w:rPr>
          <w:rFonts w:ascii="Arial" w:eastAsia="Times New Roman" w:hAnsi="Arial" w:cs="Arial"/>
          <w:color w:val="000000"/>
          <w:sz w:val="24"/>
          <w:szCs w:val="24"/>
        </w:rPr>
        <w:br w:type="page"/>
      </w:r>
    </w:p>
    <w:p w:rsidR="00945E91" w:rsidRPr="00F054BA" w:rsidRDefault="00945E91" w:rsidP="00F054BA">
      <w:pPr>
        <w:pStyle w:val="Ttulo1"/>
        <w:rPr>
          <w:rFonts w:ascii="Arial" w:hAnsi="Arial" w:cs="Arial"/>
          <w:color w:val="auto"/>
          <w:sz w:val="24"/>
          <w:szCs w:val="24"/>
          <w:lang w:val="pt-BR"/>
        </w:rPr>
      </w:pPr>
      <w:r w:rsidRPr="00F054BA">
        <w:rPr>
          <w:rFonts w:ascii="Arial" w:hAnsi="Arial" w:cs="Arial"/>
          <w:color w:val="auto"/>
          <w:sz w:val="24"/>
          <w:szCs w:val="24"/>
          <w:lang w:val="pt-BR"/>
        </w:rPr>
        <w:lastRenderedPageBreak/>
        <w:t xml:space="preserve">2 </w:t>
      </w:r>
      <w:r w:rsidR="0036126B" w:rsidRPr="00F054BA">
        <w:rPr>
          <w:rFonts w:ascii="Arial" w:hAnsi="Arial" w:cs="Arial"/>
          <w:color w:val="auto"/>
          <w:sz w:val="24"/>
          <w:szCs w:val="24"/>
          <w:lang w:val="pt-BR"/>
        </w:rPr>
        <w:t>FUNDAMENTAÇÃO TEÓRICA</w:t>
      </w:r>
    </w:p>
    <w:p w:rsidR="00A671D0" w:rsidRDefault="00A671D0" w:rsidP="00945E91">
      <w:pPr>
        <w:pStyle w:val="Palavras-chave"/>
        <w:spacing w:after="0" w:line="360" w:lineRule="auto"/>
        <w:jc w:val="both"/>
        <w:rPr>
          <w:rFonts w:cs="Arial"/>
          <w:b/>
        </w:rPr>
      </w:pPr>
    </w:p>
    <w:p w:rsidR="00CA1F5B" w:rsidRPr="009F238A" w:rsidRDefault="00CA1F5B" w:rsidP="00CA1F5B">
      <w:pPr>
        <w:pStyle w:val="Palavras-chave"/>
        <w:spacing w:after="0" w:line="360" w:lineRule="auto"/>
        <w:jc w:val="both"/>
        <w:rPr>
          <w:rFonts w:cs="Arial"/>
        </w:rPr>
      </w:pPr>
    </w:p>
    <w:p w:rsidR="00CA1F5B" w:rsidRPr="009A5614" w:rsidRDefault="00CA1F5B" w:rsidP="00C7010D">
      <w:pPr>
        <w:pStyle w:val="SubTopico"/>
      </w:pPr>
      <w:r w:rsidRPr="009A5614">
        <w:t xml:space="preserve">2.1 </w:t>
      </w:r>
      <w:r w:rsidRPr="00C7010D">
        <w:rPr>
          <w:i/>
        </w:rPr>
        <w:t>B</w:t>
      </w:r>
      <w:r w:rsidR="00FE1CA9">
        <w:rPr>
          <w:i/>
        </w:rPr>
        <w:t>IG DATA</w:t>
      </w:r>
    </w:p>
    <w:p w:rsidR="00530037" w:rsidRDefault="000334E2" w:rsidP="00530037">
      <w:pPr>
        <w:pStyle w:val="TextodoTrabalho"/>
      </w:pPr>
      <w:r>
        <w:t xml:space="preserve">O termo Big Data não é novo, porém nos últimos anos </w:t>
      </w:r>
      <w:r w:rsidR="00A6647B">
        <w:t xml:space="preserve">muito </w:t>
      </w:r>
      <w:r>
        <w:t xml:space="preserve">tem se falado sobre ele (Tiago Cordeiro), entretanto, ainda não há uma clara definição, pois cada autor cita uma característica ao mesmo e o define de acordo com sua perspectiva, </w:t>
      </w:r>
      <w:r w:rsidR="00A6647B">
        <w:t>todavia,</w:t>
      </w:r>
      <w:r>
        <w:t xml:space="preserve"> u</w:t>
      </w:r>
      <w:r w:rsidR="00530037">
        <w:t xml:space="preserve">ma característica comumente citada pelos autores é que para ser uma solução de </w:t>
      </w:r>
      <w:r w:rsidR="00530037" w:rsidRPr="000449CF">
        <w:rPr>
          <w:i/>
        </w:rPr>
        <w:t xml:space="preserve">Big Data </w:t>
      </w:r>
      <w:r w:rsidR="00530037">
        <w:t xml:space="preserve">ela terá que atender </w:t>
      </w:r>
      <w:r w:rsidR="00B64D14">
        <w:t>cinco</w:t>
      </w:r>
      <w:r w:rsidR="00530037">
        <w:t xml:space="preserve"> atributos denominados como “5Vs”, que são volume, variedade, velocidade, veracidade e valor. Grande parte desses dados são semiestruturados ou não estruturados</w:t>
      </w:r>
      <w:r w:rsidR="0033752F">
        <w:t xml:space="preserve"> </w:t>
      </w:r>
      <w:r w:rsidR="0033752F">
        <w:fldChar w:fldCharType="begin" w:fldLock="1"/>
      </w:r>
      <w:r w:rsidR="00064A7F">
        <w:instrText>ADDIN CSL_CITATION { "citationItems" : [ { "id" : "ITEM-1", "itemData" : { "DOI" : "10.1109/IRI.2013.6642536", "ISBN" : "9781479910502", "abstract" : "The paradigm of processing huge datasets has been shifted from centralized architecture to distributed architecture. As the enterprises faced issues of gathering large chunks of data they found that the data cannot be processed using any of the existing centralized architecture solutions. Apart from time constraints, the enterprises faced issues of efficiency, performance and elevated infrastructure cost with the data processing in the centralized environment. With the help of distributed architecture these large organizations were able to overcome the problems of extracting relevant information from a huge data dump. One of the best open source tools used in the market to harness the distributed architecture in order to solve the data processing problems is Apache Hadoop. Using Apache Hadoop's various components such as data clusters, map-reduce algorithms and distributed processing, we will resolve various location-based complex data problems and provide the relevant information back into the system, thereby increasing the user experience. \u00a9 2013 IEEE.", "author" : [ { "dropping-particle" : "", "family" : "Nandimath", "given" : "Jyoti", "non-dropping-particle" : "", "parse-names" : false, "suffix" : "" }, { "dropping-particle" : "", "family" : "Banerjee", "given" : "Ekata", "non-dropping-particle" : "", "parse-names" : false, "suffix" : "" }, { "dropping-particle" : "", "family" : "Patil", "given" : "Ankur", "non-dropping-particle" : "", "parse-names" : false, "suffix" : "" }, { "dropping-particle" : "", "family" : "Kakade", "given" : "Pratima", "non-dropping-particle" : "", "parse-names" : false, "suffix" : "" }, { "dropping-particle" : "", "family" : "Vaidya", "given" : "Saumitra", "non-dropping-particle" : "", "parse-names" : false, "suffix" : "" } ], "container-title" : "2013 IEEE 14th International Conference on Information Reuse &amp; Integration (IRI)", "id" : "ITEM-1", "issued" : { "date-parts" : [ [ "2013" ] ] }, "page" : "700-703", "title" : "Big data analysis using Apache Hadoop", "type" : "article-journal" }, "uris" : [ "http://www.mendeley.com/documents/?uuid=0c9e3255-15ad-4671-b1bd-ba8c306aa5b6" ] } ], "mendeley" : { "formattedCitation" : "(NANDIMATH et al., 2013)", "plainTextFormattedCitation" : "(NANDIMATH et al., 2013)", "previouslyFormattedCitation" : "(NANDIMATH et al., 2013)" }, "properties" : { "noteIndex" : 0 }, "schema" : "https://github.com/citation-style-language/schema/raw/master/csl-citation.json" }</w:instrText>
      </w:r>
      <w:r w:rsidR="0033752F">
        <w:fldChar w:fldCharType="separate"/>
      </w:r>
      <w:r w:rsidR="0033752F" w:rsidRPr="0033752F">
        <w:rPr>
          <w:noProof/>
        </w:rPr>
        <w:t>(NANDIMATH et al., 2013)</w:t>
      </w:r>
      <w:r w:rsidR="0033752F">
        <w:fldChar w:fldCharType="end"/>
      </w:r>
      <w:r w:rsidR="00530037">
        <w:t>, o que torna difícil à interpretação e a geração de conhecimento sobre eles, embora os dados possam possuir muito valor agregado, é necessária uma correta extração</w:t>
      </w:r>
      <w:r w:rsidR="009E119A">
        <w:t>, mineração</w:t>
      </w:r>
      <w:r w:rsidR="00530037">
        <w:t xml:space="preserve"> e visualização das informações que</w:t>
      </w:r>
      <w:r w:rsidR="00A814F3">
        <w:t xml:space="preserve"> eles</w:t>
      </w:r>
      <w:r w:rsidR="00E437BA">
        <w:t xml:space="preserve"> podem disponibilizar.</w:t>
      </w:r>
    </w:p>
    <w:p w:rsidR="00530037" w:rsidRDefault="007E2762" w:rsidP="00530037">
      <w:pPr>
        <w:pStyle w:val="TextodoTrabalho"/>
      </w:pPr>
      <w:r>
        <w:t xml:space="preserve">A definição de </w:t>
      </w:r>
      <w:r w:rsidR="009C609A">
        <w:fldChar w:fldCharType="begin" w:fldLock="1"/>
      </w:r>
      <w:r w:rsidR="009C609A">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James Manyika, Michael Chui, Brad Brown, Jacques Bughin, Richard Dobbs, Charles Roxburgh", "given" : "Angela Hung Byers", "non-dropping-particle" : "", "parse-names" : false, "suffix" : "" } ], "container-title" : "McKinsey Global Institute", "id" : "ITEM-1", "issue" : "June", "issued" : { "date-parts" : [ [ "2011" ] ] }, "page" : "156", "title" : "Big data: The next frontier for innovation, competition, and productivity", "type" : "article-journal" }, "uris" : [ "http://www.mendeley.com/documents/?uuid=85048638-01dd-4cde-941e-9b380f5b3c4b" ] } ], "mendeley" : { "formattedCitation" : "(JAMES MANYIKA, MICHAEL CHUI, BRAD BROWN, JACQUES BUGHIN, RICHARD DOBBS, CHARLES ROXBURGH, 2011)", "plainTextFormattedCitation" : "(JAMES MANYIKA, MICHAEL CHUI, BRAD BROWN, JACQUES BUGHIN, RICHARD DOBBS, CHARLES ROXBURGH, 2011)" }, "properties" : { "noteIndex" : 0 }, "schema" : "https://github.com/citation-style-language/schema/raw/master/csl-citation.json" }</w:instrText>
      </w:r>
      <w:r w:rsidR="009C609A">
        <w:fldChar w:fldCharType="separate"/>
      </w:r>
      <w:r w:rsidR="009C609A" w:rsidRPr="009C609A">
        <w:rPr>
          <w:noProof/>
        </w:rPr>
        <w:t>(JAMES MANYIKA, MICHAEL CHUI, BRAD BROWN, JACQUES BUGHIN, RICHARD DOBBS, CHARLES ROXBURGH, 2011)</w:t>
      </w:r>
      <w:r w:rsidR="009C609A">
        <w:fldChar w:fldCharType="end"/>
      </w:r>
      <w:r w:rsidR="009C609A">
        <w:t xml:space="preserve"> </w:t>
      </w:r>
      <w:r>
        <w:t>diz que</w:t>
      </w:r>
      <w:r w:rsidR="009C609A">
        <w:t xml:space="preserve"> soluções de Big Data </w:t>
      </w:r>
      <w:r>
        <w:t>são</w:t>
      </w:r>
      <w:r w:rsidR="009C609A">
        <w:t xml:space="preserve"> um grande </w:t>
      </w:r>
      <w:r>
        <w:t xml:space="preserve">conjunto </w:t>
      </w:r>
      <w:r w:rsidR="009C609A">
        <w:t>de dados que as tecnologias comuns de bancos de dados (</w:t>
      </w:r>
      <w:proofErr w:type="spellStart"/>
      <w:r w:rsidR="009C609A">
        <w:t>SGBDs</w:t>
      </w:r>
      <w:proofErr w:type="spellEnd"/>
      <w:r w:rsidR="009C609A">
        <w:t xml:space="preserve">) não conseguem gerenciar dada a complexidade e tamanho desses </w:t>
      </w:r>
      <w:r w:rsidR="00CC3870">
        <w:t>aglomerados</w:t>
      </w:r>
      <w:r w:rsidR="00FB7150">
        <w:t>. Outro fator importante é</w:t>
      </w:r>
      <w:r w:rsidR="00F232B3">
        <w:t xml:space="preserve"> que u</w:t>
      </w:r>
      <w:r w:rsidR="00530037">
        <w:t xml:space="preserve">m dos atributos para considerar uma solução como de </w:t>
      </w:r>
      <w:r w:rsidR="00530037" w:rsidRPr="000449CF">
        <w:rPr>
          <w:i/>
        </w:rPr>
        <w:t>Big Data</w:t>
      </w:r>
      <w:r w:rsidR="00530037">
        <w:t xml:space="preserve"> é a velocidade, </w:t>
      </w:r>
      <w:r w:rsidR="00FB7150">
        <w:t xml:space="preserve">portanto isso reforça a ideia de que </w:t>
      </w:r>
      <w:r w:rsidR="00530037">
        <w:t>para obter dados em meio a uma quantidade massiva de informações, é necessária uma solução não convencional</w:t>
      </w:r>
      <w:r w:rsidR="00064A7F">
        <w:t xml:space="preserve"> </w:t>
      </w:r>
      <w:r w:rsidR="00064A7F">
        <w:fldChar w:fldCharType="begin" w:fldLock="1"/>
      </w:r>
      <w:r w:rsidR="0090595E">
        <w:instrText>ADDIN CSL_CITATION { "citationItems" : [ { "id" : "ITEM-1", "itemData" : { "abstract" : "apresenta\u00e7\u00e3o", "author" : [ { "dropping-particle" : "", "family" : "Goldman", "given" : "Alfredo", "non-dropping-particle" : "", "parse-names" : false, "suffix" : "" }, { "dropping-particle" : "", "family" : "Kon", "given" : "Fabio", "non-dropping-particle" : "", "parse-names" : false, "suffix" : "" }, { "dropping-particle" : "", "family" : "Junior", "given" : "Francisco Pereira", "non-dropping-particle" : "", "parse-names" : false, "suffix" : "" }, { "dropping-particle" : "", "family" : "Polato", "given" : "Ivanilton", "non-dropping-particle" : "", "parse-names" : false, "suffix" : "" }, { "dropping-particle" : "", "family" : "Pereira", "given" : "Rosangela De Fatima", "non-dropping-particle" : "", "parse-names" : false, "suffix" : "" } ], "container-title" : "Csbc", "id" : "ITEM-1", "issued" : { "date-parts" : [ [ "2012" ] ] }, "title" : "Apache Hadoop - Conceitos Te\u00f3ricos e Pr\u00e1ticos, Evolu\u00e7\u00e3o e Novas Possibilidades", "type" : "article-journal" }, "uris" : [ "http://www.mendeley.com/documents/?uuid=b3287116-9fde-410e-99fd-fc3757e47553" ] }, { "id" : "ITEM-2", "itemData" : { "DOI" : "10.1109/IRI.2013.6642536", "ISBN" : "9781479910502", "abstract" : "The paradigm of processing huge datasets has been shifted from centralized architecture to distributed architecture. As the enterprises faced issues of gathering large chunks of data they found that the data cannot be processed using any of the existing centralized architecture solutions. Apart from time constraints, the enterprises faced issues of efficiency, performance and elevated infrastructure cost with the data processing in the centralized environment. With the help of distributed architecture these large organizations were able to overcome the problems of extracting relevant information from a huge data dump. One of the best open source tools used in the market to harness the distributed architecture in order to solve the data processing problems is Apache Hadoop. Using Apache Hadoop's various components such as data clusters, map-reduce algorithms and distributed processing, we will resolve various location-based complex data problems and provide the relevant information back into the system, thereby increasing the user experience. \u00a9 2013 IEEE.", "author" : [ { "dropping-particle" : "", "family" : "Nandimath", "given" : "Jyoti", "non-dropping-particle" : "", "parse-names" : false, "suffix" : "" }, { "dropping-particle" : "", "family" : "Banerjee", "given" : "Ekata", "non-dropping-particle" : "", "parse-names" : false, "suffix" : "" }, { "dropping-particle" : "", "family" : "Patil", "given" : "Ankur", "non-dropping-particle" : "", "parse-names" : false, "suffix" : "" }, { "dropping-particle" : "", "family" : "Kakade", "given" : "Pratima", "non-dropping-particle" : "", "parse-names" : false, "suffix" : "" }, { "dropping-particle" : "", "family" : "Vaidya", "given" : "Saumitra", "non-dropping-particle" : "", "parse-names" : false, "suffix" : "" } ], "container-title" : "2013 IEEE 14th International Conference on Information Reuse &amp; Integration (IRI)", "id" : "ITEM-2", "issued" : { "date-parts" : [ [ "2013" ] ] }, "page" : "700-703", "title" : "Big data analysis using Apache Hadoop", "type" : "article-journal" }, "uris" : [ "http://www.mendeley.com/documents/?uuid=0c9e3255-15ad-4671-b1bd-ba8c306aa5b6" ] } ], "mendeley" : { "formattedCitation" : "(GOLDMAN et al., 2012; NANDIMATH et al., 2013)", "plainTextFormattedCitation" : "(GOLDMAN et al., 2012; NANDIMATH et al., 2013)", "previouslyFormattedCitation" : "(GOLDMAN et al., 2012; NANDIMATH et al., 2013)" }, "properties" : { "noteIndex" : 0 }, "schema" : "https://github.com/citation-style-language/schema/raw/master/csl-citation.json" }</w:instrText>
      </w:r>
      <w:r w:rsidR="00064A7F">
        <w:fldChar w:fldCharType="separate"/>
      </w:r>
      <w:r w:rsidR="00064A7F" w:rsidRPr="00064A7F">
        <w:rPr>
          <w:noProof/>
        </w:rPr>
        <w:t>(GOLDMAN et al., 2012; NANDIMATH et al., 2013)</w:t>
      </w:r>
      <w:r w:rsidR="00064A7F">
        <w:fldChar w:fldCharType="end"/>
      </w:r>
      <w:r w:rsidR="00530037">
        <w:t>, dessa forma podemos usar arcabouços de processamento e armazenamento paralelo</w:t>
      </w:r>
      <w:r w:rsidR="00F232B3">
        <w:t>.</w:t>
      </w:r>
    </w:p>
    <w:p w:rsidR="00CA1F5B" w:rsidRDefault="00CA1F5B" w:rsidP="00A460D3">
      <w:pPr>
        <w:pStyle w:val="Palavras-chave"/>
        <w:spacing w:after="0" w:line="360" w:lineRule="auto"/>
        <w:jc w:val="both"/>
        <w:rPr>
          <w:rFonts w:cs="Arial"/>
        </w:rPr>
      </w:pPr>
    </w:p>
    <w:p w:rsidR="00A460D3" w:rsidRPr="009A5614" w:rsidRDefault="00A460D3" w:rsidP="00C7010D">
      <w:pPr>
        <w:pStyle w:val="SubTopico"/>
      </w:pPr>
      <w:r w:rsidRPr="009A5614">
        <w:t>2.</w:t>
      </w:r>
      <w:r w:rsidR="00C32ACD" w:rsidRPr="009A5614">
        <w:t>2</w:t>
      </w:r>
      <w:r w:rsidRPr="009A5614">
        <w:t xml:space="preserve"> </w:t>
      </w:r>
      <w:r w:rsidR="00FE1CA9" w:rsidRPr="009A5614">
        <w:t>APACHE HADOOP</w:t>
      </w:r>
    </w:p>
    <w:p w:rsidR="000A5F96" w:rsidRDefault="00A460D3" w:rsidP="00A460D3">
      <w:pPr>
        <w:pStyle w:val="Palavras-chave"/>
        <w:spacing w:after="0" w:line="360" w:lineRule="auto"/>
        <w:ind w:firstLine="708"/>
        <w:jc w:val="both"/>
        <w:rPr>
          <w:rFonts w:cs="Arial"/>
        </w:rPr>
      </w:pPr>
      <w:r>
        <w:rPr>
          <w:rFonts w:cs="Arial"/>
        </w:rPr>
        <w:t xml:space="preserve">O </w:t>
      </w:r>
      <w:r w:rsidR="00E23A3B">
        <w:rPr>
          <w:rFonts w:cs="Arial"/>
        </w:rPr>
        <w:t xml:space="preserve">Apache </w:t>
      </w:r>
      <w:r>
        <w:rPr>
          <w:rFonts w:cs="Arial"/>
        </w:rPr>
        <w:t>Hadoop é um</w:t>
      </w:r>
      <w:r w:rsidR="00216955">
        <w:rPr>
          <w:rFonts w:cs="Arial"/>
        </w:rPr>
        <w:t xml:space="preserve"> robusto</w:t>
      </w:r>
      <w:r>
        <w:rPr>
          <w:rFonts w:cs="Arial"/>
        </w:rPr>
        <w:t xml:space="preserve"> </w:t>
      </w:r>
      <w:r w:rsidRPr="006D18B4">
        <w:rPr>
          <w:rFonts w:cs="Arial"/>
          <w:i/>
        </w:rPr>
        <w:t>framework</w:t>
      </w:r>
      <w:r w:rsidR="009A5614">
        <w:rPr>
          <w:rFonts w:cs="Arial"/>
          <w:i/>
        </w:rPr>
        <w:t>,</w:t>
      </w:r>
      <w:r>
        <w:rPr>
          <w:rFonts w:cs="Arial"/>
        </w:rPr>
        <w:t xml:space="preserve"> gerenciado pela empresa </w:t>
      </w:r>
      <w:r w:rsidRPr="006D18B4">
        <w:rPr>
          <w:rFonts w:cs="Arial"/>
          <w:i/>
        </w:rPr>
        <w:t>Apache Software Foundation</w:t>
      </w:r>
      <w:r>
        <w:rPr>
          <w:rFonts w:cs="Arial"/>
        </w:rPr>
        <w:t xml:space="preserve">, </w:t>
      </w:r>
      <w:r w:rsidR="00753047">
        <w:rPr>
          <w:rFonts w:cs="Arial"/>
        </w:rPr>
        <w:t xml:space="preserve">é inspirado no projeto GFS e no MapReduce </w:t>
      </w:r>
      <w:r w:rsidR="00753047" w:rsidRPr="00FC2C7C">
        <w:rPr>
          <w:rFonts w:cs="Arial"/>
          <w:highlight w:val="yellow"/>
        </w:rPr>
        <w:t>do</w:t>
      </w:r>
      <w:r w:rsidR="00753047">
        <w:rPr>
          <w:rFonts w:cs="Arial"/>
        </w:rPr>
        <w:t xml:space="preserve"> Google, </w:t>
      </w:r>
      <w:r>
        <w:rPr>
          <w:rFonts w:cs="Arial"/>
        </w:rPr>
        <w:t xml:space="preserve">desenvolvido sobre a linguagem Java e que tem como objetivo o </w:t>
      </w:r>
      <w:r w:rsidR="004F1657">
        <w:rPr>
          <w:rFonts w:cs="Arial"/>
        </w:rPr>
        <w:t xml:space="preserve">armazenamento e o </w:t>
      </w:r>
      <w:r>
        <w:rPr>
          <w:rFonts w:cs="Arial"/>
        </w:rPr>
        <w:t xml:space="preserve">processamento de grandes conjuntos de dados, ele utiliza um modelo de </w:t>
      </w:r>
      <w:r w:rsidR="004F1657">
        <w:rPr>
          <w:rFonts w:cs="Arial"/>
        </w:rPr>
        <w:t>computação</w:t>
      </w:r>
      <w:r>
        <w:rPr>
          <w:rFonts w:cs="Arial"/>
        </w:rPr>
        <w:t xml:space="preserve"> distribuída</w:t>
      </w:r>
      <w:r w:rsidR="004A0603">
        <w:rPr>
          <w:rFonts w:cs="Arial"/>
        </w:rPr>
        <w:t xml:space="preserve"> e de alto desempenho</w:t>
      </w:r>
      <w:r>
        <w:rPr>
          <w:rFonts w:cs="Arial"/>
        </w:rPr>
        <w:t>, onde vários nós (</w:t>
      </w:r>
      <w:r w:rsidRPr="004F1657">
        <w:rPr>
          <w:rFonts w:cs="Arial"/>
          <w:i/>
        </w:rPr>
        <w:t>clusters</w:t>
      </w:r>
      <w:r>
        <w:rPr>
          <w:rFonts w:cs="Arial"/>
        </w:rPr>
        <w:t xml:space="preserve">) podem processar diferentes informações paralelamente, aumentando e potencializando o </w:t>
      </w:r>
      <w:r w:rsidR="009A5614">
        <w:rPr>
          <w:rFonts w:cs="Arial"/>
        </w:rPr>
        <w:t xml:space="preserve">poder de </w:t>
      </w:r>
      <w:r>
        <w:rPr>
          <w:rFonts w:cs="Arial"/>
        </w:rPr>
        <w:t>processamento</w:t>
      </w:r>
      <w:r w:rsidR="004F1657">
        <w:rPr>
          <w:rFonts w:cs="Arial"/>
        </w:rPr>
        <w:t xml:space="preserve"> com um custo </w:t>
      </w:r>
      <w:r w:rsidR="003552B1">
        <w:rPr>
          <w:rFonts w:cs="Arial"/>
        </w:rPr>
        <w:t xml:space="preserve">financeiro </w:t>
      </w:r>
      <w:r w:rsidR="004F1657">
        <w:rPr>
          <w:rFonts w:cs="Arial"/>
        </w:rPr>
        <w:t>não tão elevado</w:t>
      </w:r>
      <w:r w:rsidR="00164275">
        <w:rPr>
          <w:rFonts w:cs="Arial"/>
        </w:rPr>
        <w:t xml:space="preserve"> se comparado com outras soluções para o mesmo fim</w:t>
      </w:r>
      <w:r w:rsidR="00612F17">
        <w:rPr>
          <w:rFonts w:cs="Arial"/>
        </w:rPr>
        <w:t>.</w:t>
      </w:r>
      <w:r w:rsidR="000A5F96">
        <w:rPr>
          <w:rFonts w:cs="Arial"/>
        </w:rPr>
        <w:t xml:space="preserve"> </w:t>
      </w:r>
      <w:r w:rsidR="00FA0F03">
        <w:rPr>
          <w:rFonts w:cs="Arial"/>
        </w:rPr>
        <w:t>P</w:t>
      </w:r>
      <w:r w:rsidR="000A5F96">
        <w:rPr>
          <w:rFonts w:cs="Arial"/>
        </w:rPr>
        <w:t xml:space="preserve">or ser um único arcabouço </w:t>
      </w:r>
      <w:r w:rsidR="004D5D32">
        <w:rPr>
          <w:rFonts w:cs="Arial"/>
        </w:rPr>
        <w:t>composto por</w:t>
      </w:r>
      <w:r w:rsidR="000A5F96">
        <w:rPr>
          <w:rFonts w:cs="Arial"/>
        </w:rPr>
        <w:t xml:space="preserve"> </w:t>
      </w:r>
      <w:r w:rsidR="000A5F96">
        <w:rPr>
          <w:rFonts w:cs="Arial"/>
        </w:rPr>
        <w:lastRenderedPageBreak/>
        <w:t>diversos módulos</w:t>
      </w:r>
      <w:r w:rsidR="001936C8">
        <w:rPr>
          <w:rFonts w:cs="Arial"/>
        </w:rPr>
        <w:t>,</w:t>
      </w:r>
      <w:r w:rsidR="000A5F96">
        <w:rPr>
          <w:rFonts w:cs="Arial"/>
        </w:rPr>
        <w:t xml:space="preserve"> ele pretende</w:t>
      </w:r>
      <w:r w:rsidR="00C51D3E">
        <w:rPr>
          <w:rFonts w:cs="Arial"/>
        </w:rPr>
        <w:t xml:space="preserve"> de forma eficiente e simplificada</w:t>
      </w:r>
      <w:r w:rsidR="000A5F96">
        <w:rPr>
          <w:rFonts w:cs="Arial"/>
        </w:rPr>
        <w:t xml:space="preserve"> resolver os problemas na </w:t>
      </w:r>
      <w:r w:rsidR="00BD4842">
        <w:rPr>
          <w:rFonts w:cs="Arial"/>
        </w:rPr>
        <w:t xml:space="preserve">segurança e </w:t>
      </w:r>
      <w:r w:rsidR="000A5F96">
        <w:rPr>
          <w:rFonts w:cs="Arial"/>
        </w:rPr>
        <w:t xml:space="preserve">integridade dos dados, </w:t>
      </w:r>
      <w:r w:rsidR="00AE5650">
        <w:rPr>
          <w:rFonts w:cs="Arial"/>
        </w:rPr>
        <w:t>bem como</w:t>
      </w:r>
      <w:r w:rsidR="00A431F2">
        <w:rPr>
          <w:rFonts w:cs="Arial"/>
        </w:rPr>
        <w:t xml:space="preserve"> a tolerância a falhas e</w:t>
      </w:r>
      <w:r w:rsidR="00FA0F03">
        <w:rPr>
          <w:rFonts w:cs="Arial"/>
        </w:rPr>
        <w:t xml:space="preserve"> a escalabilidade de cada parte (nós)</w:t>
      </w:r>
      <w:r w:rsidR="000A5F96">
        <w:rPr>
          <w:rFonts w:cs="Arial"/>
        </w:rPr>
        <w:t xml:space="preserve"> do seu conjunto.</w:t>
      </w:r>
    </w:p>
    <w:p w:rsidR="00612F17" w:rsidRDefault="00DE4145" w:rsidP="00A460D3">
      <w:pPr>
        <w:pStyle w:val="Palavras-chave"/>
        <w:spacing w:after="0" w:line="360" w:lineRule="auto"/>
        <w:ind w:firstLine="708"/>
        <w:jc w:val="both"/>
        <w:rPr>
          <w:rFonts w:cs="Arial"/>
        </w:rPr>
      </w:pPr>
      <w:r>
        <w:rPr>
          <w:rFonts w:cs="Arial"/>
        </w:rPr>
        <w:t>O arcabouço</w:t>
      </w:r>
      <w:r w:rsidR="009C5F77">
        <w:rPr>
          <w:rFonts w:cs="Arial"/>
        </w:rPr>
        <w:t xml:space="preserve"> é</w:t>
      </w:r>
      <w:r w:rsidR="00D24622">
        <w:rPr>
          <w:rFonts w:cs="Arial"/>
        </w:rPr>
        <w:t xml:space="preserve"> </w:t>
      </w:r>
      <w:r w:rsidR="004D6B27">
        <w:rPr>
          <w:rFonts w:cs="Arial"/>
        </w:rPr>
        <w:t>mantido com</w:t>
      </w:r>
      <w:r w:rsidR="00D24622">
        <w:rPr>
          <w:rFonts w:cs="Arial"/>
        </w:rPr>
        <w:t xml:space="preserve"> </w:t>
      </w:r>
      <w:r w:rsidR="00EC224E">
        <w:rPr>
          <w:rFonts w:cs="Arial"/>
        </w:rPr>
        <w:t xml:space="preserve">o </w:t>
      </w:r>
      <w:r w:rsidR="00D24622">
        <w:rPr>
          <w:rFonts w:cs="Arial"/>
        </w:rPr>
        <w:t>código aberto (</w:t>
      </w:r>
      <w:r w:rsidR="00D24622" w:rsidRPr="004D5D32">
        <w:rPr>
          <w:rFonts w:cs="Arial"/>
          <w:i/>
        </w:rPr>
        <w:t>open-</w:t>
      </w:r>
      <w:proofErr w:type="spellStart"/>
      <w:r w:rsidR="00D24622" w:rsidRPr="004D5D32">
        <w:rPr>
          <w:rFonts w:cs="Arial"/>
          <w:i/>
        </w:rPr>
        <w:t>source</w:t>
      </w:r>
      <w:proofErr w:type="spellEnd"/>
      <w:r w:rsidR="00D24622">
        <w:rPr>
          <w:rFonts w:cs="Arial"/>
        </w:rPr>
        <w:t>)</w:t>
      </w:r>
      <w:r w:rsidR="009C5F77">
        <w:rPr>
          <w:rFonts w:cs="Arial"/>
        </w:rPr>
        <w:t>, portanto,</w:t>
      </w:r>
      <w:r w:rsidR="00D24622">
        <w:rPr>
          <w:rFonts w:cs="Arial"/>
        </w:rPr>
        <w:t xml:space="preserve"> conta com uma equipe mundial de desenvolvedores que de forma mútua colaboram para a otimização </w:t>
      </w:r>
      <w:r w:rsidR="006362E8">
        <w:rPr>
          <w:rFonts w:cs="Arial"/>
        </w:rPr>
        <w:t>dess</w:t>
      </w:r>
      <w:r w:rsidR="008A0825">
        <w:rPr>
          <w:rFonts w:cs="Arial"/>
        </w:rPr>
        <w:t>a</w:t>
      </w:r>
      <w:r w:rsidR="006362E8">
        <w:rPr>
          <w:rFonts w:cs="Arial"/>
        </w:rPr>
        <w:t xml:space="preserve"> </w:t>
      </w:r>
      <w:r w:rsidR="008A0825">
        <w:rPr>
          <w:rFonts w:cs="Arial"/>
        </w:rPr>
        <w:t>plataforma</w:t>
      </w:r>
      <w:r w:rsidR="00D24622">
        <w:rPr>
          <w:rFonts w:cs="Arial"/>
        </w:rPr>
        <w:t xml:space="preserve"> melhorando as ferramentas existentes ou desenvolvendo vários novos componentes específicos (</w:t>
      </w:r>
      <w:r w:rsidR="00D24622" w:rsidRPr="005F5D54">
        <w:rPr>
          <w:rFonts w:cs="Arial"/>
          <w:i/>
        </w:rPr>
        <w:t>plug-ins</w:t>
      </w:r>
      <w:r w:rsidR="00D24622">
        <w:rPr>
          <w:rFonts w:cs="Arial"/>
        </w:rPr>
        <w:t>)</w:t>
      </w:r>
      <w:r w:rsidR="003719C6">
        <w:rPr>
          <w:rFonts w:cs="Arial"/>
        </w:rPr>
        <w:t xml:space="preserve">, há também </w:t>
      </w:r>
      <w:r w:rsidR="0066550E">
        <w:rPr>
          <w:rFonts w:cs="Arial"/>
        </w:rPr>
        <w:t>o</w:t>
      </w:r>
      <w:r w:rsidR="003719C6">
        <w:rPr>
          <w:rFonts w:cs="Arial"/>
        </w:rPr>
        <w:t xml:space="preserve"> apoio de grandes </w:t>
      </w:r>
      <w:r w:rsidR="009639D4">
        <w:rPr>
          <w:rFonts w:cs="Arial"/>
        </w:rPr>
        <w:t>corporações</w:t>
      </w:r>
      <w:r w:rsidR="003719C6">
        <w:rPr>
          <w:rFonts w:cs="Arial"/>
        </w:rPr>
        <w:t xml:space="preserve"> que utilizam suas soluções</w:t>
      </w:r>
      <w:r w:rsidR="00D24622">
        <w:rPr>
          <w:rFonts w:cs="Arial"/>
        </w:rPr>
        <w:t xml:space="preserve">. </w:t>
      </w:r>
      <w:r w:rsidR="00730F1E">
        <w:rPr>
          <w:rFonts w:cs="Arial"/>
        </w:rPr>
        <w:t>O</w:t>
      </w:r>
      <w:r w:rsidR="00D24622">
        <w:rPr>
          <w:rFonts w:cs="Arial"/>
        </w:rPr>
        <w:t xml:space="preserve"> </w:t>
      </w:r>
      <w:r w:rsidR="00E23A3B">
        <w:rPr>
          <w:rFonts w:cs="Arial"/>
        </w:rPr>
        <w:t xml:space="preserve">Apache </w:t>
      </w:r>
      <w:r w:rsidR="00612F17">
        <w:rPr>
          <w:rFonts w:cs="Arial"/>
        </w:rPr>
        <w:t xml:space="preserve">Hadoop é composto por vários </w:t>
      </w:r>
      <w:r w:rsidR="006F0208">
        <w:rPr>
          <w:rFonts w:cs="Arial"/>
        </w:rPr>
        <w:t>subprojetos</w:t>
      </w:r>
      <w:r w:rsidR="00612F17">
        <w:rPr>
          <w:rFonts w:cs="Arial"/>
        </w:rPr>
        <w:t xml:space="preserve">, </w:t>
      </w:r>
      <w:r w:rsidR="00730F1E">
        <w:rPr>
          <w:rFonts w:cs="Arial"/>
        </w:rPr>
        <w:t xml:space="preserve">porém, </w:t>
      </w:r>
      <w:r w:rsidR="0094000A">
        <w:rPr>
          <w:rFonts w:cs="Arial"/>
        </w:rPr>
        <w:t>em seu núcleo temos</w:t>
      </w:r>
      <w:r w:rsidR="00612F17">
        <w:rPr>
          <w:rFonts w:cs="Arial"/>
        </w:rPr>
        <w:t xml:space="preserve"> </w:t>
      </w:r>
      <w:r w:rsidR="006F0208">
        <w:rPr>
          <w:rFonts w:cs="Arial"/>
        </w:rPr>
        <w:t>três</w:t>
      </w:r>
      <w:r w:rsidR="00612F17">
        <w:rPr>
          <w:rFonts w:cs="Arial"/>
        </w:rPr>
        <w:t xml:space="preserve"> principais o</w:t>
      </w:r>
      <w:r w:rsidR="006F0208">
        <w:rPr>
          <w:rFonts w:cs="Arial"/>
        </w:rPr>
        <w:t xml:space="preserve"> </w:t>
      </w:r>
      <w:r w:rsidR="006F0208" w:rsidRPr="006F0208">
        <w:rPr>
          <w:rFonts w:cs="Arial"/>
          <w:i/>
        </w:rPr>
        <w:t>Hadoop</w:t>
      </w:r>
      <w:r w:rsidR="006F0208">
        <w:rPr>
          <w:rFonts w:cs="Arial"/>
        </w:rPr>
        <w:t xml:space="preserve"> </w:t>
      </w:r>
      <w:r w:rsidR="006F0208" w:rsidRPr="00DF13C8">
        <w:rPr>
          <w:rFonts w:cs="Arial"/>
          <w:i/>
        </w:rPr>
        <w:t>Common</w:t>
      </w:r>
      <w:r w:rsidR="006F0208">
        <w:rPr>
          <w:rFonts w:cs="Arial"/>
        </w:rPr>
        <w:t>,</w:t>
      </w:r>
      <w:r w:rsidR="00612F17">
        <w:rPr>
          <w:rFonts w:cs="Arial"/>
        </w:rPr>
        <w:t xml:space="preserve"> </w:t>
      </w:r>
      <w:r w:rsidR="00612F17" w:rsidRPr="006D18B4">
        <w:rPr>
          <w:rFonts w:cs="Arial"/>
          <w:i/>
        </w:rPr>
        <w:t xml:space="preserve">Hadoop MapReduce </w:t>
      </w:r>
      <w:r w:rsidR="00612F17">
        <w:rPr>
          <w:rFonts w:cs="Arial"/>
        </w:rPr>
        <w:t xml:space="preserve">e o </w:t>
      </w:r>
      <w:r w:rsidR="00612F17" w:rsidRPr="006D18B4">
        <w:rPr>
          <w:rFonts w:cs="Arial"/>
          <w:i/>
        </w:rPr>
        <w:t xml:space="preserve">Hadoop </w:t>
      </w:r>
      <w:proofErr w:type="spellStart"/>
      <w:r w:rsidR="00612F17" w:rsidRPr="006D18B4">
        <w:rPr>
          <w:rFonts w:cs="Arial"/>
          <w:i/>
        </w:rPr>
        <w:t>Distributed</w:t>
      </w:r>
      <w:proofErr w:type="spellEnd"/>
      <w:r w:rsidR="00612F17" w:rsidRPr="006D18B4">
        <w:rPr>
          <w:rFonts w:cs="Arial"/>
          <w:i/>
        </w:rPr>
        <w:t xml:space="preserve"> File System</w:t>
      </w:r>
      <w:r w:rsidR="00612F17">
        <w:rPr>
          <w:rFonts w:cs="Arial"/>
        </w:rPr>
        <w:t xml:space="preserve"> (HDFS).</w:t>
      </w:r>
    </w:p>
    <w:p w:rsidR="00CA1F5B" w:rsidRDefault="00CA1F5B" w:rsidP="00CA1F5B">
      <w:pPr>
        <w:pStyle w:val="Palavras-chave"/>
        <w:spacing w:after="0" w:line="360" w:lineRule="auto"/>
        <w:jc w:val="both"/>
        <w:rPr>
          <w:rFonts w:cs="Arial"/>
        </w:rPr>
      </w:pPr>
    </w:p>
    <w:p w:rsidR="006F0208" w:rsidRDefault="006F0208" w:rsidP="006F0208">
      <w:pPr>
        <w:pStyle w:val="SubTopico"/>
        <w:rPr>
          <w:lang w:val="en-US"/>
        </w:rPr>
      </w:pPr>
      <w:r w:rsidRPr="009F238A">
        <w:rPr>
          <w:lang w:val="en-US"/>
        </w:rPr>
        <w:t>2.2.</w:t>
      </w:r>
      <w:r w:rsidR="00ED7D53">
        <w:rPr>
          <w:lang w:val="en-US"/>
        </w:rPr>
        <w:t>1</w:t>
      </w:r>
      <w:r w:rsidRPr="009F238A">
        <w:rPr>
          <w:lang w:val="en-US"/>
        </w:rPr>
        <w:t xml:space="preserve"> HADOOP </w:t>
      </w:r>
      <w:r>
        <w:rPr>
          <w:lang w:val="en-US"/>
        </w:rPr>
        <w:t>COMMON</w:t>
      </w:r>
    </w:p>
    <w:p w:rsidR="006F0208" w:rsidRDefault="00BA6991" w:rsidP="00BA6991">
      <w:pPr>
        <w:pStyle w:val="Palavras-chave"/>
        <w:spacing w:after="0" w:line="360" w:lineRule="auto"/>
        <w:ind w:firstLine="708"/>
        <w:jc w:val="both"/>
        <w:rPr>
          <w:rFonts w:cs="Arial"/>
        </w:rPr>
      </w:pPr>
      <w:r>
        <w:rPr>
          <w:rFonts w:cs="Arial"/>
        </w:rPr>
        <w:t>Definição do Hadoop Common</w:t>
      </w:r>
    </w:p>
    <w:p w:rsidR="00BA6991" w:rsidRPr="00BA6991" w:rsidRDefault="00BA6991" w:rsidP="00BA6991">
      <w:pPr>
        <w:pStyle w:val="Palavras-chave"/>
        <w:spacing w:after="0" w:line="360" w:lineRule="auto"/>
        <w:ind w:firstLine="708"/>
        <w:jc w:val="both"/>
        <w:rPr>
          <w:rFonts w:cs="Arial"/>
        </w:rPr>
      </w:pPr>
    </w:p>
    <w:p w:rsidR="00CA1F5B" w:rsidRDefault="00CA1F5B" w:rsidP="00C7010D">
      <w:pPr>
        <w:pStyle w:val="SubTopico"/>
        <w:rPr>
          <w:lang w:val="en-US"/>
        </w:rPr>
      </w:pPr>
      <w:r w:rsidRPr="009F238A">
        <w:rPr>
          <w:lang w:val="en-US"/>
        </w:rPr>
        <w:t>2.2.</w:t>
      </w:r>
      <w:r w:rsidR="00ED7D53">
        <w:rPr>
          <w:lang w:val="en-US"/>
        </w:rPr>
        <w:t>2</w:t>
      </w:r>
      <w:r w:rsidRPr="009F238A">
        <w:rPr>
          <w:lang w:val="en-US"/>
        </w:rPr>
        <w:t xml:space="preserve"> </w:t>
      </w:r>
      <w:r w:rsidR="00FE1CA9" w:rsidRPr="009F238A">
        <w:rPr>
          <w:lang w:val="en-US"/>
        </w:rPr>
        <w:t>HADOOP MAPREDUCE</w:t>
      </w:r>
    </w:p>
    <w:p w:rsidR="00BA6991" w:rsidRDefault="00BA6991" w:rsidP="00BA6991">
      <w:pPr>
        <w:pStyle w:val="Palavras-chave"/>
        <w:spacing w:after="0" w:line="360" w:lineRule="auto"/>
        <w:ind w:firstLine="708"/>
        <w:jc w:val="both"/>
        <w:rPr>
          <w:rFonts w:cs="Arial"/>
          <w:lang w:val="en-US"/>
        </w:rPr>
      </w:pPr>
      <w:proofErr w:type="spellStart"/>
      <w:r w:rsidRPr="00BA6991">
        <w:rPr>
          <w:rFonts w:cs="Arial"/>
          <w:lang w:val="en-US"/>
        </w:rPr>
        <w:t>Definição</w:t>
      </w:r>
      <w:proofErr w:type="spellEnd"/>
      <w:r w:rsidRPr="00BA6991">
        <w:rPr>
          <w:rFonts w:cs="Arial"/>
          <w:lang w:val="en-US"/>
        </w:rPr>
        <w:t xml:space="preserve"> do Hadoop </w:t>
      </w:r>
      <w:r>
        <w:rPr>
          <w:rFonts w:cs="Arial"/>
          <w:lang w:val="en-US"/>
        </w:rPr>
        <w:t>MapReduce</w:t>
      </w:r>
    </w:p>
    <w:p w:rsidR="00BA6991" w:rsidRPr="00BA6991" w:rsidRDefault="00BA6991" w:rsidP="00BA6991">
      <w:pPr>
        <w:pStyle w:val="Palavras-chave"/>
        <w:spacing w:after="0" w:line="360" w:lineRule="auto"/>
        <w:ind w:firstLine="708"/>
        <w:jc w:val="both"/>
        <w:rPr>
          <w:rFonts w:cs="Arial"/>
          <w:lang w:val="en-US"/>
        </w:rPr>
      </w:pPr>
    </w:p>
    <w:p w:rsidR="00CA1F5B" w:rsidRPr="00CA1F5B" w:rsidRDefault="00CA1F5B" w:rsidP="00C7010D">
      <w:pPr>
        <w:pStyle w:val="SubTopico"/>
        <w:rPr>
          <w:lang w:val="en-US"/>
        </w:rPr>
      </w:pPr>
      <w:r w:rsidRPr="00CA1F5B">
        <w:rPr>
          <w:lang w:val="en-US"/>
        </w:rPr>
        <w:t>2.2.</w:t>
      </w:r>
      <w:r w:rsidR="00ED7D53">
        <w:rPr>
          <w:lang w:val="en-US"/>
        </w:rPr>
        <w:t>3</w:t>
      </w:r>
      <w:bookmarkStart w:id="0" w:name="_GoBack"/>
      <w:bookmarkEnd w:id="0"/>
      <w:r w:rsidRPr="00CA1F5B">
        <w:rPr>
          <w:lang w:val="en-US"/>
        </w:rPr>
        <w:t xml:space="preserve"> </w:t>
      </w:r>
      <w:r w:rsidR="00FE1CA9" w:rsidRPr="00CA1F5B">
        <w:rPr>
          <w:lang w:val="en-US"/>
        </w:rPr>
        <w:t>HADOOP DISTRIBUTED FILE SYSTEM (HDFS)</w:t>
      </w:r>
    </w:p>
    <w:p w:rsidR="009F238A" w:rsidRDefault="00BA6991" w:rsidP="00BA6991">
      <w:pPr>
        <w:pStyle w:val="Palavras-chave"/>
        <w:spacing w:after="0" w:line="360" w:lineRule="auto"/>
        <w:ind w:firstLine="708"/>
        <w:jc w:val="both"/>
        <w:rPr>
          <w:rFonts w:cs="Arial"/>
        </w:rPr>
      </w:pPr>
      <w:r>
        <w:rPr>
          <w:rFonts w:cs="Arial"/>
        </w:rPr>
        <w:t xml:space="preserve">Definição do </w:t>
      </w:r>
      <w:r>
        <w:rPr>
          <w:rFonts w:cs="Arial"/>
        </w:rPr>
        <w:t>HDFS</w:t>
      </w:r>
    </w:p>
    <w:p w:rsidR="00BA6991" w:rsidRPr="00BA6991" w:rsidRDefault="00BA6991" w:rsidP="00BA6991">
      <w:pPr>
        <w:pStyle w:val="Palavras-chave"/>
        <w:spacing w:after="0" w:line="360" w:lineRule="auto"/>
        <w:ind w:firstLine="708"/>
        <w:jc w:val="both"/>
        <w:rPr>
          <w:rFonts w:cs="Arial"/>
        </w:rPr>
      </w:pPr>
    </w:p>
    <w:p w:rsidR="00CA1F5B" w:rsidRPr="009F238A" w:rsidRDefault="009F238A" w:rsidP="00C7010D">
      <w:pPr>
        <w:pStyle w:val="SubTopico"/>
      </w:pPr>
      <w:r w:rsidRPr="009F238A">
        <w:t>2</w:t>
      </w:r>
      <w:r>
        <w:t>.</w:t>
      </w:r>
      <w:r w:rsidR="00A738C8">
        <w:t>3</w:t>
      </w:r>
      <w:r>
        <w:t xml:space="preserve"> </w:t>
      </w:r>
      <w:r w:rsidR="00FE1CA9">
        <w:t>D3.JS</w:t>
      </w:r>
    </w:p>
    <w:p w:rsidR="00BA6991" w:rsidRPr="00BA6991" w:rsidRDefault="00BA6991" w:rsidP="00BA6991">
      <w:pPr>
        <w:pStyle w:val="Palavras-chave"/>
        <w:spacing w:after="0" w:line="360" w:lineRule="auto"/>
        <w:ind w:firstLine="708"/>
        <w:jc w:val="both"/>
        <w:rPr>
          <w:rFonts w:cs="Arial"/>
        </w:rPr>
      </w:pPr>
      <w:r>
        <w:rPr>
          <w:rFonts w:cs="Arial"/>
        </w:rPr>
        <w:t xml:space="preserve">Definição do </w:t>
      </w:r>
      <w:r>
        <w:rPr>
          <w:rFonts w:cs="Arial"/>
        </w:rPr>
        <w:t>D3.js</w:t>
      </w:r>
    </w:p>
    <w:p w:rsidR="00CA1F5B" w:rsidRPr="009F238A" w:rsidRDefault="00CA1F5B" w:rsidP="00CA1F5B">
      <w:pPr>
        <w:pStyle w:val="Palavras-chave"/>
        <w:spacing w:after="0" w:line="360" w:lineRule="auto"/>
        <w:jc w:val="both"/>
        <w:rPr>
          <w:rFonts w:cs="Arial"/>
        </w:rPr>
      </w:pPr>
    </w:p>
    <w:p w:rsidR="00E22388" w:rsidRDefault="00E22388" w:rsidP="00B34584">
      <w:pPr>
        <w:pStyle w:val="Palavras-chave"/>
        <w:spacing w:after="0" w:line="360" w:lineRule="auto"/>
        <w:jc w:val="both"/>
        <w:rPr>
          <w:rFonts w:cs="Arial"/>
        </w:rPr>
      </w:pPr>
    </w:p>
    <w:p w:rsidR="00B34584" w:rsidRDefault="00B34584" w:rsidP="00A738C8">
      <w:pPr>
        <w:pStyle w:val="SubTopico"/>
      </w:pPr>
      <w:r>
        <w:t xml:space="preserve">2.4 </w:t>
      </w:r>
      <w:r w:rsidR="00074E84">
        <w:t>TRABALHOS RELACIONADOS</w:t>
      </w:r>
    </w:p>
    <w:p w:rsidR="00074E84" w:rsidRDefault="00074E84" w:rsidP="00B34584">
      <w:pPr>
        <w:pStyle w:val="Palavras-chave"/>
        <w:spacing w:after="0" w:line="360" w:lineRule="auto"/>
        <w:jc w:val="both"/>
        <w:rPr>
          <w:rFonts w:cs="Arial"/>
        </w:rPr>
      </w:pPr>
    </w:p>
    <w:p w:rsidR="00CC5675" w:rsidRDefault="00CC5675" w:rsidP="00CC5675">
      <w:pPr>
        <w:pStyle w:val="Palavras-chave"/>
        <w:spacing w:after="0" w:line="360" w:lineRule="auto"/>
        <w:jc w:val="both"/>
        <w:rPr>
          <w:rFonts w:cs="Arial"/>
        </w:rPr>
      </w:pPr>
      <w:r>
        <w:rPr>
          <w:rFonts w:cs="Arial"/>
        </w:rPr>
        <w:tab/>
        <w:t xml:space="preserve">Em </w:t>
      </w:r>
      <w:r>
        <w:rPr>
          <w:rFonts w:cs="Arial"/>
        </w:rPr>
        <w:fldChar w:fldCharType="begin" w:fldLock="1"/>
      </w:r>
      <w:r>
        <w:rPr>
          <w:rFonts w:cs="Arial"/>
        </w:rPr>
        <w:instrText>ADDIN CSL_CITATION { "citationItems" : [ { "id" : "ITEM-1", "itemData" : { "ISBN" : "9781467344166", "author" : [ { "dropping-particle" : "", "family" : "Akhmetov", "given" : "Berik", "non-dropping-particle" : "", "parse-names" : false, "suffix" : "" }, { "dropping-particle" : "", "family" : "Izbassova", "given" : "Nurgul", "non-dropping-particle" : "", "parse-names" : false, "suffix" : "" } ], "id" : "ITEM-1", "issued" : { "date-parts" : [ [ "2012" ] ] }, "page" : "229-233", "title" : "Developing and Customizing University Business Intelligence Cloud", "type" : "article-journal" }, "uris" : [ "http://www.mendeley.com/documents/?uuid=2c7ca53e-d70f-43e7-ab44-6c98193f4a74" ] } ], "mendeley" : { "formattedCitation" : "(AKHMETOV; IZBASSOVA, 2012)", "plainTextFormattedCitation" : "(AKHMETOV; IZBASSOVA, 2012)", "previouslyFormattedCitation" : "(AKHMETOV; IZBASSOVA, 2012)" }, "properties" : { "noteIndex" : 0 }, "schema" : "https://github.com/citation-style-language/schema/raw/master/csl-citation.json" }</w:instrText>
      </w:r>
      <w:r>
        <w:rPr>
          <w:rFonts w:cs="Arial"/>
        </w:rPr>
        <w:fldChar w:fldCharType="separate"/>
      </w:r>
      <w:r w:rsidRPr="002809D7">
        <w:rPr>
          <w:rFonts w:cs="Arial"/>
          <w:noProof/>
        </w:rPr>
        <w:t>(AKHMETOV; IZBASSOVA, 2012)</w:t>
      </w:r>
      <w:r>
        <w:rPr>
          <w:rFonts w:cs="Arial"/>
        </w:rPr>
        <w:fldChar w:fldCharType="end"/>
      </w:r>
      <w:r>
        <w:rPr>
          <w:rFonts w:cs="Arial"/>
        </w:rPr>
        <w:t xml:space="preserve">, os autores propõem para universidades de ensino superior, uma estrutura de </w:t>
      </w:r>
      <w:r w:rsidRPr="0095566F">
        <w:rPr>
          <w:rFonts w:cs="Arial"/>
          <w:i/>
        </w:rPr>
        <w:t>Business Intelligence</w:t>
      </w:r>
      <w:r>
        <w:rPr>
          <w:rFonts w:cs="Arial"/>
        </w:rPr>
        <w:t xml:space="preserve"> (BI) hospedada em nuvem, ou seja, os sistemas ficam instalados em centrais de dados remotas (</w:t>
      </w:r>
      <w:r w:rsidRPr="002809D7">
        <w:rPr>
          <w:rFonts w:cs="Arial"/>
          <w:i/>
        </w:rPr>
        <w:t>Data Centers</w:t>
      </w:r>
      <w:r>
        <w:rPr>
          <w:rFonts w:cs="Arial"/>
        </w:rPr>
        <w:t xml:space="preserve">) que são especializadas em armazenar, dar segurança e disponibilizar dados através da </w:t>
      </w:r>
      <w:r w:rsidRPr="007E40C5">
        <w:rPr>
          <w:rFonts w:cs="Arial"/>
          <w:i/>
        </w:rPr>
        <w:t>internet</w:t>
      </w:r>
      <w:r>
        <w:rPr>
          <w:rFonts w:cs="Arial"/>
        </w:rPr>
        <w:t xml:space="preserve">. Esse modelo proposto auxilia as instituições na entrega de dados que servem de suporte na tomada de decisões. </w:t>
      </w:r>
    </w:p>
    <w:p w:rsidR="00CC5675" w:rsidRDefault="00CC5675" w:rsidP="00CC5675">
      <w:pPr>
        <w:pStyle w:val="Palavras-chave"/>
        <w:spacing w:after="0" w:line="360" w:lineRule="auto"/>
        <w:ind w:firstLine="708"/>
        <w:jc w:val="both"/>
        <w:rPr>
          <w:rFonts w:cs="Arial"/>
        </w:rPr>
      </w:pPr>
      <w:r>
        <w:rPr>
          <w:rFonts w:cs="Arial"/>
        </w:rPr>
        <w:t xml:space="preserve">Por ser um modelo em nuvem, os custos de investimento em </w:t>
      </w:r>
      <w:r w:rsidR="009B1DFD">
        <w:rPr>
          <w:rFonts w:cs="Arial"/>
        </w:rPr>
        <w:t xml:space="preserve">infraestrutura de </w:t>
      </w:r>
      <w:r>
        <w:rPr>
          <w:rFonts w:cs="Arial"/>
        </w:rPr>
        <w:t xml:space="preserve">computadores servidores são reduzidos, sendo que os setores de implementação, </w:t>
      </w:r>
      <w:r>
        <w:rPr>
          <w:rFonts w:cs="Arial"/>
        </w:rPr>
        <w:lastRenderedPageBreak/>
        <w:t>implantação e suporte técnico aos sistemas podem receber um maior investimento sem aumentar o custo total final do projeto.</w:t>
      </w:r>
    </w:p>
    <w:p w:rsidR="00CC5675" w:rsidRDefault="00CC5675" w:rsidP="00B34584">
      <w:pPr>
        <w:pStyle w:val="Palavras-chave"/>
        <w:spacing w:after="0" w:line="360" w:lineRule="auto"/>
        <w:jc w:val="both"/>
        <w:rPr>
          <w:rFonts w:cs="Arial"/>
        </w:rPr>
      </w:pPr>
    </w:p>
    <w:p w:rsidR="00CC5675" w:rsidRDefault="00CC5675" w:rsidP="00CC5675">
      <w:pPr>
        <w:pStyle w:val="Palavras-chave"/>
        <w:spacing w:after="0" w:line="360" w:lineRule="auto"/>
        <w:ind w:firstLine="708"/>
        <w:jc w:val="both"/>
        <w:rPr>
          <w:rFonts w:cs="Arial"/>
        </w:rPr>
      </w:pPr>
      <w:r>
        <w:rPr>
          <w:rFonts w:cs="Arial"/>
        </w:rPr>
        <w:t xml:space="preserve">Em </w:t>
      </w:r>
      <w:r>
        <w:rPr>
          <w:rFonts w:cs="Arial"/>
        </w:rPr>
        <w:fldChar w:fldCharType="begin" w:fldLock="1"/>
      </w:r>
      <w:r w:rsidR="008650D4">
        <w:rPr>
          <w:rFonts w:cs="Arial"/>
        </w:rPr>
        <w:instrText>ADDIN CSL_CITATION { "citationItems" : [ { "id" : "ITEM-1", "itemData" : { "author" : [ { "dropping-particle" : "", "family" : "Piedade", "given" : "Maria Beatriz", "non-dropping-particle" : "", "parse-names" : false, "suffix" : "" }, { "dropping-particle" : "", "family" : "Santos", "given" : "Maribel Yasmina", "non-dropping-particle" : "", "parse-names" : false, "suffix" : "" } ], "id" : "ITEM-1", "issued" : { "date-parts" : [ [ "2007" ] ] }, "title" : "Adop\u00e7\u00e3o do conceito e da pr\u00e1tica de SRM ( Student Relationship Management ) nas institui\u00e7\u00f5es de ensino superior Resumo", "type" : "article-journal" }, "uris" : [ "http://www.mendeley.com/documents/?uuid=fa92f5be-0c10-49eb-86fe-aae73b348bfb" ] } ], "mendeley" : { "formattedCitation" : "(PIEDADE; SANTOS, 2007)", "plainTextFormattedCitation" : "(PIEDADE; SANTOS, 2007)", "previouslyFormattedCitation" : "(PIEDADE; SANTOS, 2007)" }, "properties" : { "noteIndex" : 0 }, "schema" : "https://github.com/citation-style-language/schema/raw/master/csl-citation.json" }</w:instrText>
      </w:r>
      <w:r>
        <w:rPr>
          <w:rFonts w:cs="Arial"/>
        </w:rPr>
        <w:fldChar w:fldCharType="separate"/>
      </w:r>
      <w:r w:rsidRPr="007B1B28">
        <w:rPr>
          <w:rFonts w:cs="Arial"/>
          <w:noProof/>
        </w:rPr>
        <w:t>(PIEDADE; SANTOS, 2007)</w:t>
      </w:r>
      <w:r>
        <w:rPr>
          <w:rFonts w:cs="Arial"/>
        </w:rPr>
        <w:fldChar w:fldCharType="end"/>
      </w:r>
      <w:r>
        <w:rPr>
          <w:rFonts w:cs="Arial"/>
        </w:rPr>
        <w:t xml:space="preserve">, as autoras realizaram um estudo que propõe a criação de processos que auxiliem no acompanhamento acadêmico e contato individual personalizado do aluno em uma universidade de ensino superior, para isso, elas identificam as atividades e validam o conceito e a prática do </w:t>
      </w:r>
      <w:r w:rsidRPr="00020D14">
        <w:rPr>
          <w:rFonts w:cs="Arial"/>
          <w:i/>
        </w:rPr>
        <w:t>Student</w:t>
      </w:r>
      <w:r>
        <w:rPr>
          <w:rFonts w:cs="Arial"/>
        </w:rPr>
        <w:t xml:space="preserve"> </w:t>
      </w:r>
      <w:r w:rsidRPr="00020D14">
        <w:rPr>
          <w:rFonts w:cs="Arial"/>
          <w:i/>
        </w:rPr>
        <w:t xml:space="preserve">Relationship Management </w:t>
      </w:r>
      <w:r>
        <w:rPr>
          <w:rFonts w:cs="Arial"/>
        </w:rPr>
        <w:t>(SRM) através de entrevistas realizadas com docentes envolvidos diretamente no sucesso escolar dos estudantes.</w:t>
      </w:r>
    </w:p>
    <w:p w:rsidR="00CC5675" w:rsidRDefault="00CC5675" w:rsidP="00B34584">
      <w:pPr>
        <w:pStyle w:val="Palavras-chave"/>
        <w:spacing w:after="0" w:line="360" w:lineRule="auto"/>
        <w:jc w:val="both"/>
        <w:rPr>
          <w:rFonts w:cs="Arial"/>
        </w:rPr>
      </w:pPr>
    </w:p>
    <w:p w:rsidR="00B34584" w:rsidRDefault="00B34584" w:rsidP="00CC5675">
      <w:pPr>
        <w:pStyle w:val="Palavras-chave"/>
        <w:spacing w:after="0" w:line="360" w:lineRule="auto"/>
        <w:ind w:firstLine="708"/>
        <w:jc w:val="both"/>
        <w:rPr>
          <w:rFonts w:cs="Arial"/>
        </w:rPr>
      </w:pPr>
      <w:r>
        <w:rPr>
          <w:rFonts w:cs="Arial"/>
        </w:rPr>
        <w:t xml:space="preserve">Em </w:t>
      </w:r>
      <w:r>
        <w:rPr>
          <w:rFonts w:cs="Arial"/>
        </w:rPr>
        <w:fldChar w:fldCharType="begin" w:fldLock="1"/>
      </w:r>
      <w:r w:rsidR="00B160BA">
        <w:rPr>
          <w:rFonts w:cs="Arial"/>
        </w:rPr>
        <w:instrText>ADDIN CSL_CITATION { "citationItems" : [ { "id" : "ITEM-1", "itemData" : { "abstract" : "Promoting students success requires the implementation of processes and mechanisms that allows the closely monitoring of the students academic activities. Although essential, the activities involved in this complex process do not take place in many higher education institutions due to the lack of appropriate practices and an adequate technological support that sustain these practices. To overcome this complex problem, a conceptual and a technological infrastructure was proposed and integrated into a Student Relationship Management (SRM) system. The SRM system is associated with Business Intelligence concepts and technologies used to obtain knowledge about the students and to support the decision making process. To validate the SRM system relevance, a set of applications cases were carried out in real contexts and supported by the implemented prototype. This paper presents some of the results obtained through the prototype implementation and on the analysis of the several actions that were carried out under the principles of the SRM practice.", "author" : [ { "dropping-particle" : "", "family" : "Piedade", "given" : "M.B.", "non-dropping-particle" : "", "parse-names" : false, "suffix" : "" }, { "dropping-particle" : "", "family" : "Santos", "given" : "M.Y.", "non-dropping-particle" : "", "parse-names" : false, "suffix" : "" } ], "container-title" : "Information Systems and Technologies (CISTI), 2010 5th Iberian Conference on", "id" : "ITEM-1", "issued" : { "date-parts" : [ [ "2010" ] ] }, "title" : "Business intelligence in higher education: Enhancing the teaching-learning process with a SRM system", "type" : "article-journal" }, "uris" : [ "http://www.mendeley.com/documents/?uuid=a3c07f58-7204-47c1-89e0-ebce4156ad28" ] } ], "mendeley" : { "formattedCitation" : "(PIEDADE; SANTOS, 2010)", "plainTextFormattedCitation" : "(PIEDADE; SANTOS, 2010)", "previouslyFormattedCitation" : "(PIEDADE; SANTOS, 2010)" }, "properties" : { "noteIndex" : 0 }, "schema" : "https://github.com/citation-style-language/schema/raw/master/csl-citation.json" }</w:instrText>
      </w:r>
      <w:r>
        <w:rPr>
          <w:rFonts w:cs="Arial"/>
        </w:rPr>
        <w:fldChar w:fldCharType="separate"/>
      </w:r>
      <w:r w:rsidRPr="00B34584">
        <w:rPr>
          <w:rFonts w:cs="Arial"/>
          <w:noProof/>
        </w:rPr>
        <w:t>(PIEDADE; SANTOS, 2010)</w:t>
      </w:r>
      <w:r>
        <w:rPr>
          <w:rFonts w:cs="Arial"/>
        </w:rPr>
        <w:fldChar w:fldCharType="end"/>
      </w:r>
      <w:r>
        <w:rPr>
          <w:rFonts w:cs="Arial"/>
        </w:rPr>
        <w:t xml:space="preserve">, as autoras </w:t>
      </w:r>
      <w:r w:rsidR="00951B4E">
        <w:rPr>
          <w:rFonts w:cs="Arial"/>
        </w:rPr>
        <w:t>propõe</w:t>
      </w:r>
      <w:r w:rsidR="00463D99">
        <w:rPr>
          <w:rFonts w:cs="Arial"/>
        </w:rPr>
        <w:t xml:space="preserve"> </w:t>
      </w:r>
      <w:r w:rsidR="002809D7">
        <w:rPr>
          <w:rFonts w:cs="Arial"/>
        </w:rPr>
        <w:t>a</w:t>
      </w:r>
      <w:r w:rsidR="005B76DE">
        <w:rPr>
          <w:rFonts w:cs="Arial"/>
        </w:rPr>
        <w:t xml:space="preserve"> uma universidade de ensino superior portuguesa a implantação de </w:t>
      </w:r>
      <w:r w:rsidR="00463D99">
        <w:rPr>
          <w:rFonts w:cs="Arial"/>
        </w:rPr>
        <w:t xml:space="preserve">uma infraestrutura tecnológica integrada em uma solução de </w:t>
      </w:r>
      <w:r w:rsidR="00463D99" w:rsidRPr="00463D99">
        <w:rPr>
          <w:rFonts w:cs="Arial"/>
          <w:i/>
        </w:rPr>
        <w:t xml:space="preserve">Student Relationship Management </w:t>
      </w:r>
      <w:r w:rsidR="00463D99">
        <w:rPr>
          <w:rFonts w:cs="Arial"/>
        </w:rPr>
        <w:t xml:space="preserve">(SRM), para auxiliar na diminuição de uma das causas do insucesso escolar, pois elas afirmam que o sucesso escolar pode ser promovido com </w:t>
      </w:r>
      <w:r w:rsidR="005B76DE">
        <w:rPr>
          <w:rFonts w:cs="Arial"/>
        </w:rPr>
        <w:t>um melhor planejamento estratégico do percurso acadêmico.</w:t>
      </w:r>
    </w:p>
    <w:p w:rsidR="00CC23A1" w:rsidRDefault="00CC23A1" w:rsidP="00CC5675">
      <w:pPr>
        <w:pStyle w:val="Palavras-chave"/>
        <w:spacing w:after="0" w:line="360" w:lineRule="auto"/>
        <w:ind w:firstLine="708"/>
        <w:jc w:val="both"/>
        <w:rPr>
          <w:rFonts w:cs="Arial"/>
        </w:rPr>
      </w:pPr>
    </w:p>
    <w:p w:rsidR="001D403B" w:rsidRDefault="001D403B" w:rsidP="00CC5675">
      <w:pPr>
        <w:pStyle w:val="Palavras-chave"/>
        <w:spacing w:after="0" w:line="360" w:lineRule="auto"/>
        <w:ind w:firstLine="708"/>
        <w:jc w:val="both"/>
        <w:rPr>
          <w:rFonts w:cs="Arial"/>
        </w:rPr>
      </w:pPr>
      <w:r>
        <w:rPr>
          <w:rFonts w:cs="Arial"/>
        </w:rPr>
        <w:t>Em</w:t>
      </w:r>
      <w:r w:rsidR="00551AD4">
        <w:rPr>
          <w:rFonts w:cs="Arial"/>
        </w:rPr>
        <w:t xml:space="preserve"> </w:t>
      </w:r>
      <w:r w:rsidR="00551AD4">
        <w:rPr>
          <w:rFonts w:cs="Arial"/>
        </w:rPr>
        <w:fldChar w:fldCharType="begin" w:fldLock="1"/>
      </w:r>
      <w:r w:rsidR="00C23B23">
        <w:rPr>
          <w:rFonts w:cs="Arial"/>
        </w:rPr>
        <w:instrText>ADDIN CSL_CITATION { "citationItems" : [ { "id" : "ITEM-1", "itemData" : { "author" : [ { "dropping-particle" : "", "family" : "Pereira", "given" : "Rui Humberto", "non-dropping-particle" : "", "parse-names" : false, "suffix" : "" }, { "dropping-particle" : "", "family" : "Castro", "given" : "Maria Jo\u00e3o", "non-dropping-particle" : "", "parse-names" : false, "suffix" : "" } ], "container-title" : "Information Systems and Technologies (CISTI), 2012 7th Iberian Conference on", "id" : "ITEM-1", "issued" : { "date-parts" : [ [ "2012" ] ] }, "title" : "Technology strategies in the Process of Student Retention and Efficiency of Academic Management", "type" : "article-journal" }, "uris" : [ "http://www.mendeley.com/documents/?uuid=4298e441-43de-4bff-a27d-514d42786ab0" ] } ], "mendeley" : { "formattedCitation" : "(PEREIRA; CASTRO, 2012)", "plainTextFormattedCitation" : "(PEREIRA; CASTRO, 2012)", "previouslyFormattedCitation" : "(PEREIRA; CASTRO, 2012)" }, "properties" : { "noteIndex" : 0 }, "schema" : "https://github.com/citation-style-language/schema/raw/master/csl-citation.json" }</w:instrText>
      </w:r>
      <w:r w:rsidR="00551AD4">
        <w:rPr>
          <w:rFonts w:cs="Arial"/>
        </w:rPr>
        <w:fldChar w:fldCharType="separate"/>
      </w:r>
      <w:r w:rsidR="00551AD4" w:rsidRPr="00551AD4">
        <w:rPr>
          <w:rFonts w:cs="Arial"/>
          <w:noProof/>
        </w:rPr>
        <w:t>(PEREIRA; CASTRO, 2012)</w:t>
      </w:r>
      <w:r w:rsidR="00551AD4">
        <w:rPr>
          <w:rFonts w:cs="Arial"/>
        </w:rPr>
        <w:fldChar w:fldCharType="end"/>
      </w:r>
      <w:r>
        <w:rPr>
          <w:rFonts w:cs="Arial"/>
        </w:rPr>
        <w:t xml:space="preserve">, </w:t>
      </w:r>
      <w:r w:rsidR="00E31CBE">
        <w:rPr>
          <w:rFonts w:cs="Arial"/>
        </w:rPr>
        <w:t>os autores apresentam uma solução</w:t>
      </w:r>
      <w:r w:rsidR="007E11ED">
        <w:rPr>
          <w:rFonts w:cs="Arial"/>
        </w:rPr>
        <w:t xml:space="preserve"> </w:t>
      </w:r>
      <w:r w:rsidR="00AE6CD4">
        <w:rPr>
          <w:rFonts w:cs="Arial"/>
        </w:rPr>
        <w:t xml:space="preserve">de tecnologia da informação e comunicação </w:t>
      </w:r>
      <w:r w:rsidR="007E11ED">
        <w:rPr>
          <w:rFonts w:cs="Arial"/>
        </w:rPr>
        <w:t>para o Instituo Superior de Contabilidade e Administração de Porto Matosinhos, Portugal</w:t>
      </w:r>
      <w:r w:rsidR="00E31CBE">
        <w:rPr>
          <w:rFonts w:cs="Arial"/>
        </w:rPr>
        <w:t xml:space="preserve"> </w:t>
      </w:r>
      <w:r w:rsidR="007E11ED">
        <w:rPr>
          <w:rFonts w:cs="Arial"/>
        </w:rPr>
        <w:t>(</w:t>
      </w:r>
      <w:r w:rsidR="00E31CBE">
        <w:rPr>
          <w:rFonts w:cs="Arial"/>
        </w:rPr>
        <w:t>ISCAP</w:t>
      </w:r>
      <w:r w:rsidR="007E11ED">
        <w:rPr>
          <w:rFonts w:cs="Arial"/>
        </w:rPr>
        <w:t>)</w:t>
      </w:r>
      <w:r w:rsidR="00E31CBE">
        <w:rPr>
          <w:rFonts w:cs="Arial"/>
        </w:rPr>
        <w:t>, que é comp</w:t>
      </w:r>
      <w:r w:rsidR="00E470EF">
        <w:rPr>
          <w:rFonts w:cs="Arial"/>
        </w:rPr>
        <w:t xml:space="preserve">osta </w:t>
      </w:r>
      <w:r w:rsidR="00AE6CD4">
        <w:rPr>
          <w:rFonts w:cs="Arial"/>
        </w:rPr>
        <w:t>pela integração de</w:t>
      </w:r>
      <w:r w:rsidR="00E470EF">
        <w:rPr>
          <w:rFonts w:cs="Arial"/>
        </w:rPr>
        <w:t xml:space="preserve"> </w:t>
      </w:r>
      <w:r w:rsidR="00AE6CD4">
        <w:rPr>
          <w:rFonts w:cs="Arial"/>
        </w:rPr>
        <w:t>sistemas de Gest</w:t>
      </w:r>
      <w:r w:rsidR="001F2BAC">
        <w:rPr>
          <w:rFonts w:cs="Arial"/>
        </w:rPr>
        <w:t>ão de Relacionamento com o E</w:t>
      </w:r>
      <w:r w:rsidR="00AE6CD4">
        <w:rPr>
          <w:rFonts w:cs="Arial"/>
        </w:rPr>
        <w:t xml:space="preserve">studante (SRM), </w:t>
      </w:r>
      <w:r w:rsidR="00A227C6">
        <w:rPr>
          <w:rFonts w:cs="Arial"/>
        </w:rPr>
        <w:t>Sistema Integrado de Gestão Empresarial (</w:t>
      </w:r>
      <w:r w:rsidR="00AE6CD4">
        <w:rPr>
          <w:rFonts w:cs="Arial"/>
        </w:rPr>
        <w:t>ERP</w:t>
      </w:r>
      <w:r w:rsidR="00A227C6">
        <w:rPr>
          <w:rFonts w:cs="Arial"/>
        </w:rPr>
        <w:t>)</w:t>
      </w:r>
      <w:r w:rsidR="00AE6CD4">
        <w:rPr>
          <w:rFonts w:cs="Arial"/>
        </w:rPr>
        <w:t>, sistemas de ensino a distância (</w:t>
      </w:r>
      <w:r w:rsidR="00AE6CD4" w:rsidRPr="00AE6CD4">
        <w:rPr>
          <w:rFonts w:cs="Arial"/>
          <w:i/>
        </w:rPr>
        <w:t>e-</w:t>
      </w:r>
      <w:proofErr w:type="spellStart"/>
      <w:r w:rsidR="00AE6CD4" w:rsidRPr="00AE6CD4">
        <w:rPr>
          <w:rFonts w:cs="Arial"/>
          <w:i/>
        </w:rPr>
        <w:t>learning</w:t>
      </w:r>
      <w:proofErr w:type="spellEnd"/>
      <w:r w:rsidR="00AE6CD4">
        <w:rPr>
          <w:rFonts w:cs="Arial"/>
        </w:rPr>
        <w:t>) e de Inteligência de Negócios (BI).</w:t>
      </w:r>
      <w:r w:rsidR="00CC23A1">
        <w:rPr>
          <w:rFonts w:cs="Arial"/>
        </w:rPr>
        <w:t xml:space="preserve"> Formando uma estrutura de informações na qual pode-se obter dados quantitativos de forma simples e funcional para gestores e outros indivíduos que têm responsabilidades sobre tomada de decis</w:t>
      </w:r>
      <w:r w:rsidR="00AF1554">
        <w:rPr>
          <w:rFonts w:cs="Arial"/>
        </w:rPr>
        <w:t>ões, assim como, aproximar e aprimorar o relacionamento professor/aluno, auxiliando na otimização do processo de ensino/aprendizado e na satisfação dos alunos refletindo diretamente na diminuição de evasões.</w:t>
      </w:r>
    </w:p>
    <w:p w:rsidR="00B34584" w:rsidRDefault="00B34584" w:rsidP="00B34584">
      <w:pPr>
        <w:pStyle w:val="Palavras-chave"/>
        <w:spacing w:after="0" w:line="360" w:lineRule="auto"/>
        <w:jc w:val="both"/>
        <w:rPr>
          <w:rFonts w:cs="Arial"/>
        </w:rPr>
      </w:pPr>
    </w:p>
    <w:p w:rsidR="00B34584" w:rsidRDefault="00B34584" w:rsidP="000D7F3F">
      <w:pPr>
        <w:rPr>
          <w:rFonts w:cs="Arial"/>
        </w:rPr>
      </w:pPr>
    </w:p>
    <w:p w:rsidR="00512E44" w:rsidRDefault="00512E44" w:rsidP="00512E44">
      <w:pPr>
        <w:pStyle w:val="Palavras-chave"/>
        <w:spacing w:after="0" w:line="360" w:lineRule="auto"/>
        <w:jc w:val="both"/>
        <w:rPr>
          <w:rFonts w:cs="Arial"/>
        </w:rPr>
      </w:pPr>
      <w:r>
        <w:rPr>
          <w:rFonts w:cs="Arial"/>
        </w:rPr>
        <w:t>3 PROCEDIMENTOS METODOLÓGICOS</w:t>
      </w:r>
    </w:p>
    <w:p w:rsidR="00512E44" w:rsidRDefault="00512E44" w:rsidP="00512E44">
      <w:pPr>
        <w:pStyle w:val="Palavras-chave"/>
        <w:spacing w:after="0" w:line="360" w:lineRule="auto"/>
        <w:jc w:val="both"/>
        <w:rPr>
          <w:rFonts w:cs="Arial"/>
        </w:rPr>
      </w:pPr>
    </w:p>
    <w:p w:rsidR="00512E44" w:rsidRDefault="00512E44" w:rsidP="00512E44">
      <w:pPr>
        <w:pStyle w:val="Palavras-chave"/>
        <w:spacing w:after="0" w:line="360" w:lineRule="auto"/>
        <w:jc w:val="both"/>
        <w:rPr>
          <w:rFonts w:cs="Arial"/>
        </w:rPr>
      </w:pPr>
      <w:r>
        <w:rPr>
          <w:rFonts w:cs="Arial"/>
        </w:rPr>
        <w:t>3.1 FERRAMENTAS</w:t>
      </w:r>
    </w:p>
    <w:p w:rsidR="00512E44" w:rsidRDefault="00512E44" w:rsidP="00512E44">
      <w:pPr>
        <w:pStyle w:val="Palavras-chave"/>
        <w:spacing w:after="0" w:line="360" w:lineRule="auto"/>
        <w:jc w:val="both"/>
        <w:rPr>
          <w:rFonts w:cs="Arial"/>
        </w:rPr>
      </w:pPr>
    </w:p>
    <w:p w:rsidR="00512E44" w:rsidRDefault="00512E44" w:rsidP="00512E44">
      <w:pPr>
        <w:pStyle w:val="TextodoTrabalho"/>
      </w:pPr>
      <w:r w:rsidRPr="00283CA8">
        <w:lastRenderedPageBreak/>
        <w:t>Será implement</w:t>
      </w:r>
      <w:r>
        <w:t xml:space="preserve">ado uma versão do </w:t>
      </w:r>
      <w:r w:rsidRPr="00766F3F">
        <w:rPr>
          <w:i/>
        </w:rPr>
        <w:t>framework</w:t>
      </w:r>
      <w:r>
        <w:t xml:space="preserve"> de </w:t>
      </w:r>
      <w:r w:rsidRPr="00766F3F">
        <w:rPr>
          <w:i/>
        </w:rPr>
        <w:t>Business</w:t>
      </w:r>
      <w:r w:rsidRPr="00283CA8">
        <w:t xml:space="preserve"> </w:t>
      </w:r>
      <w:r w:rsidRPr="00766F3F">
        <w:rPr>
          <w:i/>
        </w:rPr>
        <w:t>Intelligence</w:t>
      </w:r>
      <w:r w:rsidRPr="00283CA8">
        <w:t xml:space="preserve"> </w:t>
      </w:r>
      <w:proofErr w:type="spellStart"/>
      <w:r w:rsidRPr="00283CA8">
        <w:t>Pentaho</w:t>
      </w:r>
      <w:proofErr w:type="spellEnd"/>
      <w:r w:rsidRPr="00283CA8">
        <w:t xml:space="preserve">, na versão </w:t>
      </w:r>
      <w:proofErr w:type="spellStart"/>
      <w:r w:rsidRPr="00766F3F">
        <w:rPr>
          <w:i/>
        </w:rPr>
        <w:t>Comunity</w:t>
      </w:r>
      <w:proofErr w:type="spellEnd"/>
      <w:r w:rsidRPr="00283CA8">
        <w:t xml:space="preserve"> </w:t>
      </w:r>
      <w:proofErr w:type="spellStart"/>
      <w:r w:rsidRPr="00766F3F">
        <w:rPr>
          <w:i/>
        </w:rPr>
        <w:t>Edition</w:t>
      </w:r>
      <w:proofErr w:type="spellEnd"/>
      <w:r w:rsidRPr="00283CA8">
        <w:t xml:space="preserve"> (CE) 5.2.0 que está sob a licença </w:t>
      </w:r>
      <w:r w:rsidRPr="00766F3F">
        <w:rPr>
          <w:i/>
        </w:rPr>
        <w:t xml:space="preserve">open </w:t>
      </w:r>
      <w:proofErr w:type="spellStart"/>
      <w:r w:rsidRPr="00766F3F">
        <w:rPr>
          <w:i/>
        </w:rPr>
        <w:t>source</w:t>
      </w:r>
      <w:proofErr w:type="spellEnd"/>
      <w:r w:rsidRPr="00283CA8">
        <w:t xml:space="preserve"> (PPL).</w:t>
      </w:r>
    </w:p>
    <w:p w:rsidR="00512E44" w:rsidRDefault="00512E44" w:rsidP="00512E44">
      <w:pPr>
        <w:pStyle w:val="TextodoTrabalho"/>
      </w:pPr>
    </w:p>
    <w:p w:rsidR="00512E44" w:rsidRDefault="00512E44" w:rsidP="00512E44">
      <w:pPr>
        <w:pStyle w:val="TextodoTrabalho"/>
      </w:pPr>
    </w:p>
    <w:p w:rsidR="00512E44" w:rsidRDefault="00512E44" w:rsidP="00512E44">
      <w:pPr>
        <w:pStyle w:val="TextodoTrabalho"/>
        <w:ind w:firstLine="0"/>
      </w:pPr>
      <w:r>
        <w:t>3.2 MÉTODOS</w:t>
      </w:r>
    </w:p>
    <w:p w:rsidR="00512E44" w:rsidRDefault="00512E44" w:rsidP="00512E44">
      <w:pPr>
        <w:pStyle w:val="TextodoTrabalho"/>
        <w:ind w:firstLine="0"/>
        <w:rPr>
          <w:rFonts w:cs="Arial"/>
        </w:rPr>
      </w:pPr>
    </w:p>
    <w:p w:rsidR="00512E44" w:rsidRDefault="00512E44" w:rsidP="00512E44">
      <w:pPr>
        <w:pStyle w:val="Palavras-chave"/>
        <w:spacing w:after="0" w:line="360" w:lineRule="auto"/>
        <w:ind w:firstLine="708"/>
        <w:jc w:val="both"/>
        <w:rPr>
          <w:rFonts w:cs="Arial"/>
        </w:rPr>
      </w:pPr>
      <w:r>
        <w:rPr>
          <w:rFonts w:cs="Arial"/>
        </w:rPr>
        <w:t>Para que seja alcançado o objetivo geral será necessário:</w:t>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Estudar a estrutura do banco de dados do portal do aluno</w:t>
      </w:r>
    </w:p>
    <w:p w:rsidR="00512E44" w:rsidRPr="00120779"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Criar</w:t>
      </w:r>
      <w:r w:rsidRPr="00120779">
        <w:rPr>
          <w:rFonts w:ascii="Arial" w:eastAsia="Times New Roman" w:hAnsi="Arial" w:cs="Arial"/>
          <w:color w:val="000000"/>
          <w:sz w:val="24"/>
          <w:szCs w:val="24"/>
        </w:rPr>
        <w:t xml:space="preserve"> um processo de ETL</w:t>
      </w:r>
      <w:r>
        <w:rPr>
          <w:rFonts w:ascii="Arial" w:eastAsia="Times New Roman" w:hAnsi="Arial" w:cs="Arial"/>
          <w:color w:val="000000"/>
          <w:sz w:val="24"/>
          <w:szCs w:val="24"/>
        </w:rPr>
        <w:t>, que consiste e extrair dados de uma fonte, transformar esses dados, tratando para que as informações fiquem como desejadas e carregar as mesmas em uma nova base de dados</w:t>
      </w:r>
    </w:p>
    <w:p w:rsidR="00512E44" w:rsidRPr="00D82A82"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 xml:space="preserve">Criar e popular um </w:t>
      </w:r>
      <w:r w:rsidRPr="00766F3F">
        <w:rPr>
          <w:rFonts w:ascii="Arial" w:eastAsia="Times New Roman" w:hAnsi="Arial" w:cs="Arial"/>
          <w:i/>
          <w:color w:val="000000"/>
          <w:sz w:val="24"/>
          <w:szCs w:val="24"/>
        </w:rPr>
        <w:t>Data</w:t>
      </w:r>
      <w:r>
        <w:rPr>
          <w:rFonts w:ascii="Arial" w:eastAsia="Times New Roman" w:hAnsi="Arial" w:cs="Arial"/>
          <w:color w:val="000000"/>
          <w:sz w:val="24"/>
          <w:szCs w:val="24"/>
        </w:rPr>
        <w:t xml:space="preserve"> </w:t>
      </w:r>
      <w:proofErr w:type="spellStart"/>
      <w:r w:rsidRPr="00766F3F">
        <w:rPr>
          <w:rFonts w:ascii="Arial" w:eastAsia="Times New Roman" w:hAnsi="Arial" w:cs="Arial"/>
          <w:i/>
          <w:color w:val="000000"/>
          <w:sz w:val="24"/>
          <w:szCs w:val="24"/>
        </w:rPr>
        <w:t>Warehouse</w:t>
      </w:r>
      <w:proofErr w:type="spellEnd"/>
      <w:r>
        <w:rPr>
          <w:rStyle w:val="Refdenotaderodap"/>
          <w:rFonts w:ascii="Arial" w:eastAsia="Times New Roman" w:hAnsi="Arial" w:cs="Arial"/>
          <w:color w:val="000000"/>
          <w:sz w:val="24"/>
          <w:szCs w:val="24"/>
        </w:rPr>
        <w:footnoteReference w:id="2"/>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relatórios</w:t>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painéis indicadores de dados (</w:t>
      </w:r>
      <w:proofErr w:type="spellStart"/>
      <w:r w:rsidRPr="00766F3F">
        <w:rPr>
          <w:rFonts w:ascii="Arial" w:eastAsia="Times New Roman" w:hAnsi="Arial" w:cs="Arial"/>
          <w:i/>
          <w:color w:val="000000"/>
          <w:sz w:val="24"/>
          <w:szCs w:val="24"/>
        </w:rPr>
        <w:t>dashboards</w:t>
      </w:r>
      <w:proofErr w:type="spellEnd"/>
      <w:r>
        <w:rPr>
          <w:rFonts w:ascii="Arial" w:eastAsia="Times New Roman" w:hAnsi="Arial" w:cs="Arial"/>
          <w:color w:val="000000"/>
          <w:sz w:val="24"/>
          <w:szCs w:val="24"/>
        </w:rPr>
        <w:t>)</w:t>
      </w:r>
    </w:p>
    <w:p w:rsidR="00512E44" w:rsidRPr="003861D5"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cubos, que cruzam diferentes informações exibindo em uma só tabela ou gráfico.</w:t>
      </w:r>
    </w:p>
    <w:p w:rsidR="00686774" w:rsidRPr="003C1983" w:rsidRDefault="00686774" w:rsidP="009752B1">
      <w:pPr>
        <w:pStyle w:val="Palavras-chave"/>
        <w:spacing w:after="0"/>
        <w:jc w:val="center"/>
        <w:rPr>
          <w:rFonts w:cs="Arial"/>
          <w:b/>
          <w:lang w:val="en-US"/>
        </w:rPr>
      </w:pPr>
      <w:r w:rsidRPr="003C1983">
        <w:rPr>
          <w:rFonts w:cs="Arial"/>
          <w:b/>
          <w:lang w:val="en-US"/>
        </w:rPr>
        <w:t>REFERÊNCIAS</w:t>
      </w:r>
    </w:p>
    <w:p w:rsidR="00686774" w:rsidRPr="003C1983" w:rsidRDefault="00686774" w:rsidP="009752B1">
      <w:pPr>
        <w:pStyle w:val="Palavras-chave"/>
        <w:spacing w:after="0"/>
        <w:jc w:val="center"/>
        <w:rPr>
          <w:rFonts w:cs="Arial"/>
          <w:b/>
          <w:lang w:val="en-US"/>
        </w:rPr>
      </w:pPr>
    </w:p>
    <w:p w:rsidR="00230934" w:rsidRPr="003C1983" w:rsidRDefault="00230934" w:rsidP="009752B1">
      <w:pPr>
        <w:pStyle w:val="Palavras-chave"/>
        <w:spacing w:after="0"/>
        <w:jc w:val="center"/>
        <w:rPr>
          <w:rFonts w:cs="Arial"/>
          <w:b/>
          <w:lang w:val="en-US"/>
        </w:rPr>
      </w:pPr>
    </w:p>
    <w:p w:rsidR="00230934" w:rsidRPr="003C1983" w:rsidRDefault="00230934" w:rsidP="009752B1">
      <w:pPr>
        <w:pStyle w:val="Palavras-chave"/>
        <w:spacing w:after="0"/>
        <w:jc w:val="center"/>
        <w:rPr>
          <w:rFonts w:cs="Arial"/>
          <w:b/>
          <w:lang w:val="en-US"/>
        </w:rPr>
      </w:pPr>
    </w:p>
    <w:p w:rsidR="009C609A" w:rsidRPr="009C609A" w:rsidRDefault="001675BA">
      <w:pPr>
        <w:pStyle w:val="NormalWeb"/>
        <w:divId w:val="783040382"/>
        <w:rPr>
          <w:rFonts w:ascii="Arial" w:hAnsi="Arial" w:cs="Arial"/>
          <w:noProof/>
        </w:rPr>
      </w:pPr>
      <w:r>
        <w:rPr>
          <w:rFonts w:cs="Arial"/>
          <w:lang w:val="en-US"/>
        </w:rPr>
        <w:fldChar w:fldCharType="begin" w:fldLock="1"/>
      </w:r>
      <w:r>
        <w:rPr>
          <w:rFonts w:cs="Arial"/>
          <w:lang w:val="en-US"/>
        </w:rPr>
        <w:instrText xml:space="preserve">ADDIN Mendeley Bibliography CSL_BIBLIOGRAPHY </w:instrText>
      </w:r>
      <w:r>
        <w:rPr>
          <w:rFonts w:cs="Arial"/>
          <w:lang w:val="en-US"/>
        </w:rPr>
        <w:fldChar w:fldCharType="separate"/>
      </w:r>
      <w:r w:rsidR="009C609A" w:rsidRPr="009C609A">
        <w:rPr>
          <w:rFonts w:ascii="Arial" w:hAnsi="Arial" w:cs="Arial"/>
          <w:noProof/>
        </w:rPr>
        <w:t xml:space="preserve">AKHMETOV, B.; IZBASSOVA, N. Developing and Customizing University Business Intelligence Cloud. p. 229–233, 2012. </w:t>
      </w:r>
    </w:p>
    <w:p w:rsidR="009C609A" w:rsidRPr="009C609A" w:rsidRDefault="009C609A">
      <w:pPr>
        <w:pStyle w:val="NormalWeb"/>
        <w:divId w:val="783040382"/>
        <w:rPr>
          <w:rFonts w:ascii="Arial" w:hAnsi="Arial" w:cs="Arial"/>
          <w:noProof/>
        </w:rPr>
      </w:pPr>
      <w:r w:rsidRPr="009C609A">
        <w:rPr>
          <w:rFonts w:ascii="Arial" w:hAnsi="Arial" w:cs="Arial"/>
          <w:b/>
          <w:bCs/>
          <w:noProof/>
        </w:rPr>
        <w:t>Computing | CERN</w:t>
      </w:r>
      <w:r w:rsidRPr="009C609A">
        <w:rPr>
          <w:rFonts w:ascii="Arial" w:hAnsi="Arial" w:cs="Arial"/>
          <w:noProof/>
        </w:rPr>
        <w:t xml:space="preserve">. Disponível em: &lt;http://home.web.cern.ch/about/computing&gt;. Acesso em: 27 mar. 2015. </w:t>
      </w:r>
    </w:p>
    <w:p w:rsidR="009C609A" w:rsidRPr="009C609A" w:rsidRDefault="009C609A">
      <w:pPr>
        <w:pStyle w:val="NormalWeb"/>
        <w:divId w:val="783040382"/>
        <w:rPr>
          <w:rFonts w:ascii="Arial" w:hAnsi="Arial" w:cs="Arial"/>
          <w:noProof/>
        </w:rPr>
      </w:pPr>
      <w:r w:rsidRPr="009C609A">
        <w:rPr>
          <w:rFonts w:ascii="Arial" w:hAnsi="Arial" w:cs="Arial"/>
          <w:noProof/>
        </w:rPr>
        <w:t xml:space="preserve">GOLDMAN, A. et al. Apache Hadoop - Conceitos Teóricos e Práticos, Evolução e Novas Possibilidades. </w:t>
      </w:r>
      <w:r w:rsidRPr="009C609A">
        <w:rPr>
          <w:rFonts w:ascii="Arial" w:hAnsi="Arial" w:cs="Arial"/>
          <w:b/>
          <w:bCs/>
          <w:noProof/>
        </w:rPr>
        <w:t>Csbc</w:t>
      </w:r>
      <w:r w:rsidRPr="009C609A">
        <w:rPr>
          <w:rFonts w:ascii="Arial" w:hAnsi="Arial" w:cs="Arial"/>
          <w:noProof/>
        </w:rPr>
        <w:t xml:space="preserve">, 2012. </w:t>
      </w:r>
    </w:p>
    <w:p w:rsidR="009C609A" w:rsidRPr="009C609A" w:rsidRDefault="009C609A">
      <w:pPr>
        <w:pStyle w:val="NormalWeb"/>
        <w:divId w:val="783040382"/>
        <w:rPr>
          <w:rFonts w:ascii="Arial" w:hAnsi="Arial" w:cs="Arial"/>
          <w:noProof/>
        </w:rPr>
      </w:pPr>
      <w:r w:rsidRPr="009C609A">
        <w:rPr>
          <w:rFonts w:ascii="Arial" w:hAnsi="Arial" w:cs="Arial"/>
          <w:noProof/>
        </w:rPr>
        <w:t xml:space="preserve">JAMES MANYIKA, MICHAEL CHUI, BRAD BROWN, JACQUES BUGHIN, RICHARD DOBBS, CHARLES ROXBURGH, A. H. B. Big data: The next frontier for innovation, competition, and productivity. </w:t>
      </w:r>
      <w:r w:rsidRPr="009C609A">
        <w:rPr>
          <w:rFonts w:ascii="Arial" w:hAnsi="Arial" w:cs="Arial"/>
          <w:b/>
          <w:bCs/>
          <w:noProof/>
        </w:rPr>
        <w:t>McKinsey Global Institute</w:t>
      </w:r>
      <w:r w:rsidRPr="009C609A">
        <w:rPr>
          <w:rFonts w:ascii="Arial" w:hAnsi="Arial" w:cs="Arial"/>
          <w:noProof/>
        </w:rPr>
        <w:t xml:space="preserve">, n. June, p. 156, 2011. </w:t>
      </w:r>
    </w:p>
    <w:p w:rsidR="009C609A" w:rsidRPr="009C609A" w:rsidRDefault="009C609A">
      <w:pPr>
        <w:pStyle w:val="NormalWeb"/>
        <w:divId w:val="783040382"/>
        <w:rPr>
          <w:rFonts w:ascii="Arial" w:hAnsi="Arial" w:cs="Arial"/>
          <w:noProof/>
        </w:rPr>
      </w:pPr>
      <w:r w:rsidRPr="009C609A">
        <w:rPr>
          <w:rFonts w:ascii="Arial" w:hAnsi="Arial" w:cs="Arial"/>
          <w:noProof/>
        </w:rPr>
        <w:t xml:space="preserve">NANDIMATH, J. et al. Big data analysis using Apache Hadoop. </w:t>
      </w:r>
      <w:r w:rsidRPr="009C609A">
        <w:rPr>
          <w:rFonts w:ascii="Arial" w:hAnsi="Arial" w:cs="Arial"/>
          <w:b/>
          <w:bCs/>
          <w:noProof/>
        </w:rPr>
        <w:t>2013 IEEE 14th International Conference on Information Reuse &amp; Integration (IRI)</w:t>
      </w:r>
      <w:r w:rsidRPr="009C609A">
        <w:rPr>
          <w:rFonts w:ascii="Arial" w:hAnsi="Arial" w:cs="Arial"/>
          <w:noProof/>
        </w:rPr>
        <w:t xml:space="preserve">, p. 700–703, 2013. </w:t>
      </w:r>
    </w:p>
    <w:p w:rsidR="009C609A" w:rsidRPr="009C609A" w:rsidRDefault="009C609A">
      <w:pPr>
        <w:pStyle w:val="NormalWeb"/>
        <w:divId w:val="783040382"/>
        <w:rPr>
          <w:rFonts w:ascii="Arial" w:hAnsi="Arial" w:cs="Arial"/>
          <w:noProof/>
        </w:rPr>
      </w:pPr>
      <w:r w:rsidRPr="009C609A">
        <w:rPr>
          <w:rFonts w:ascii="Arial" w:hAnsi="Arial" w:cs="Arial"/>
          <w:noProof/>
        </w:rPr>
        <w:lastRenderedPageBreak/>
        <w:t xml:space="preserve">PEREIRA, R. H.; CASTRO, M. J. Technology strategies in the Process of Student Retention and Efficiency of Academic Management. </w:t>
      </w:r>
      <w:r w:rsidRPr="009C609A">
        <w:rPr>
          <w:rFonts w:ascii="Arial" w:hAnsi="Arial" w:cs="Arial"/>
          <w:b/>
          <w:bCs/>
          <w:noProof/>
        </w:rPr>
        <w:t>Information Systems and Technologies (CISTI), 2012 7th Iberian Conference on</w:t>
      </w:r>
      <w:r w:rsidRPr="009C609A">
        <w:rPr>
          <w:rFonts w:ascii="Arial" w:hAnsi="Arial" w:cs="Arial"/>
          <w:noProof/>
        </w:rPr>
        <w:t xml:space="preserve">, 2012. </w:t>
      </w:r>
    </w:p>
    <w:p w:rsidR="009C609A" w:rsidRPr="009C609A" w:rsidRDefault="009C609A">
      <w:pPr>
        <w:pStyle w:val="NormalWeb"/>
        <w:divId w:val="783040382"/>
        <w:rPr>
          <w:rFonts w:ascii="Arial" w:hAnsi="Arial" w:cs="Arial"/>
          <w:noProof/>
        </w:rPr>
      </w:pPr>
      <w:r w:rsidRPr="009C609A">
        <w:rPr>
          <w:rFonts w:ascii="Arial" w:hAnsi="Arial" w:cs="Arial"/>
          <w:noProof/>
        </w:rPr>
        <w:t xml:space="preserve">PIEDADE, M. B.; SANTOS, M. Y. Adopção do conceito e da prática de SRM ( Student Relationship Management ) nas instituições de ensino superior Resumo. 2007. </w:t>
      </w:r>
    </w:p>
    <w:p w:rsidR="009C609A" w:rsidRPr="009C609A" w:rsidRDefault="009C609A">
      <w:pPr>
        <w:pStyle w:val="NormalWeb"/>
        <w:divId w:val="783040382"/>
        <w:rPr>
          <w:rFonts w:ascii="Arial" w:hAnsi="Arial" w:cs="Arial"/>
          <w:noProof/>
        </w:rPr>
      </w:pPr>
      <w:r w:rsidRPr="009C609A">
        <w:rPr>
          <w:rFonts w:ascii="Arial" w:hAnsi="Arial" w:cs="Arial"/>
          <w:noProof/>
        </w:rPr>
        <w:t xml:space="preserve">PIEDADE, M. B.; SANTOS, M. Y. Business intelligence in higher education: Enhancing the teaching-learning process with a SRM system. </w:t>
      </w:r>
      <w:r w:rsidRPr="009C609A">
        <w:rPr>
          <w:rFonts w:ascii="Arial" w:hAnsi="Arial" w:cs="Arial"/>
          <w:b/>
          <w:bCs/>
          <w:noProof/>
        </w:rPr>
        <w:t>Information Systems and Technologies (CISTI), 2010 5th Iberian Conference on</w:t>
      </w:r>
      <w:r w:rsidRPr="009C609A">
        <w:rPr>
          <w:rFonts w:ascii="Arial" w:hAnsi="Arial" w:cs="Arial"/>
          <w:noProof/>
        </w:rPr>
        <w:t xml:space="preserve">, 2010. </w:t>
      </w:r>
    </w:p>
    <w:p w:rsidR="009C609A" w:rsidRPr="009C609A" w:rsidRDefault="009C609A">
      <w:pPr>
        <w:pStyle w:val="NormalWeb"/>
        <w:divId w:val="783040382"/>
        <w:rPr>
          <w:rFonts w:ascii="Arial" w:hAnsi="Arial" w:cs="Arial"/>
          <w:noProof/>
        </w:rPr>
      </w:pPr>
      <w:r w:rsidRPr="009C609A">
        <w:rPr>
          <w:rFonts w:ascii="Arial" w:hAnsi="Arial" w:cs="Arial"/>
          <w:noProof/>
        </w:rPr>
        <w:t xml:space="preserve">WHITE, T. </w:t>
      </w:r>
      <w:r w:rsidRPr="009C609A">
        <w:rPr>
          <w:rFonts w:ascii="Arial" w:hAnsi="Arial" w:cs="Arial"/>
          <w:b/>
          <w:bCs/>
          <w:noProof/>
        </w:rPr>
        <w:t>Hadoop: The Definitive Guide, 3rd edition</w:t>
      </w:r>
      <w:r w:rsidRPr="009C609A">
        <w:rPr>
          <w:rFonts w:ascii="Arial" w:hAnsi="Arial" w:cs="Arial"/>
          <w:noProof/>
        </w:rPr>
        <w:t xml:space="preserve">. [s.l: s.n.]. v. 54 </w:t>
      </w:r>
    </w:p>
    <w:p w:rsidR="00C92255" w:rsidRPr="002E57C5" w:rsidRDefault="001675BA" w:rsidP="002E57C5">
      <w:pPr>
        <w:pStyle w:val="Palavras-chave"/>
        <w:spacing w:after="0"/>
        <w:rPr>
          <w:rFonts w:cs="Arial"/>
          <w:lang w:val="en-US"/>
        </w:rPr>
      </w:pPr>
      <w:r>
        <w:rPr>
          <w:rFonts w:cs="Arial"/>
          <w:lang w:val="en-US"/>
        </w:rPr>
        <w:fldChar w:fldCharType="end"/>
      </w:r>
    </w:p>
    <w:sectPr w:rsidR="00C92255" w:rsidRPr="002E57C5" w:rsidSect="00F60F20">
      <w:headerReference w:type="default" r:id="rId9"/>
      <w:footnotePr>
        <w:numRestart w:val="eachPage"/>
      </w:footnotePr>
      <w:pgSz w:w="11907" w:h="16839" w:code="9"/>
      <w:pgMar w:top="1701" w:right="1134" w:bottom="993" w:left="1701" w:header="709" w:footer="709" w:gutter="0"/>
      <w:pgNumType w:start="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5C8A" w:rsidRDefault="00DA5C8A" w:rsidP="006A27E6">
      <w:pPr>
        <w:spacing w:after="0" w:line="240" w:lineRule="auto"/>
      </w:pPr>
      <w:r>
        <w:separator/>
      </w:r>
    </w:p>
  </w:endnote>
  <w:endnote w:type="continuationSeparator" w:id="0">
    <w:p w:rsidR="00DA5C8A" w:rsidRDefault="00DA5C8A" w:rsidP="006A2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5C8A" w:rsidRDefault="00DA5C8A" w:rsidP="006A27E6">
      <w:pPr>
        <w:spacing w:after="0" w:line="240" w:lineRule="auto"/>
      </w:pPr>
      <w:r>
        <w:separator/>
      </w:r>
    </w:p>
  </w:footnote>
  <w:footnote w:type="continuationSeparator" w:id="0">
    <w:p w:rsidR="00DA5C8A" w:rsidRDefault="00DA5C8A" w:rsidP="006A27E6">
      <w:pPr>
        <w:spacing w:after="0" w:line="240" w:lineRule="auto"/>
      </w:pPr>
      <w:r>
        <w:continuationSeparator/>
      </w:r>
    </w:p>
  </w:footnote>
  <w:footnote w:id="1">
    <w:p w:rsidR="00B34584" w:rsidRDefault="00B34584">
      <w:pPr>
        <w:pStyle w:val="Textodenotaderodap"/>
      </w:pPr>
      <w:r w:rsidRPr="006853A7">
        <w:footnoteRef/>
      </w:r>
      <w:r>
        <w:t xml:space="preserve"> </w:t>
      </w:r>
      <w:r w:rsidRPr="006853A7">
        <w:t>Estrutura que exibe o histórico escolar do aluno com informações referentes a notas, quantidade de curso concluídos e pendentes.</w:t>
      </w:r>
    </w:p>
  </w:footnote>
  <w:footnote w:id="2">
    <w:p w:rsidR="00512E44" w:rsidRDefault="00512E44" w:rsidP="00512E44">
      <w:pPr>
        <w:pStyle w:val="Textodenotaderodap"/>
      </w:pPr>
      <w:r>
        <w:rPr>
          <w:rStyle w:val="Refdenotaderodap"/>
        </w:rPr>
        <w:footnoteRef/>
      </w:r>
      <w:r>
        <w:t xml:space="preserve"> Armazém de dados que possibilitam que sejam depositados e sumarizados grandes volumes de informações não voláteis referentes às atividades de uma organização e que facilite posteriormente a análise desses dados por ferramentas como as de B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4584" w:rsidRDefault="00B34584">
    <w:pPr>
      <w:pStyle w:val="Cabealho"/>
      <w:jc w:val="right"/>
    </w:pPr>
  </w:p>
  <w:p w:rsidR="00B34584" w:rsidRDefault="00B34584">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503310"/>
      <w:docPartObj>
        <w:docPartGallery w:val="Page Numbers (Top of Page)"/>
        <w:docPartUnique/>
      </w:docPartObj>
    </w:sdtPr>
    <w:sdtEndPr/>
    <w:sdtContent>
      <w:p w:rsidR="00674A03" w:rsidRDefault="00674A03">
        <w:pPr>
          <w:pStyle w:val="Cabealho"/>
          <w:jc w:val="right"/>
        </w:pPr>
        <w:r>
          <w:fldChar w:fldCharType="begin"/>
        </w:r>
        <w:r w:rsidRPr="00674A03">
          <w:instrText>PAGE   \* MERGEFORMAT</w:instrText>
        </w:r>
        <w:r>
          <w:fldChar w:fldCharType="separate"/>
        </w:r>
        <w:r w:rsidR="00ED7D53">
          <w:rPr>
            <w:noProof/>
          </w:rPr>
          <w:t>11</w:t>
        </w:r>
        <w:r>
          <w:fldChar w:fldCharType="end"/>
        </w:r>
      </w:p>
    </w:sdtContent>
  </w:sdt>
  <w:p w:rsidR="00B34584" w:rsidRDefault="00B34584">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D2FA2"/>
    <w:multiLevelType w:val="hybridMultilevel"/>
    <w:tmpl w:val="3CA4F1F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
    <w:nsid w:val="0FF42AF2"/>
    <w:multiLevelType w:val="hybridMultilevel"/>
    <w:tmpl w:val="6DEC870A"/>
    <w:lvl w:ilvl="0" w:tplc="04160001">
      <w:start w:val="1"/>
      <w:numFmt w:val="bullet"/>
      <w:lvlText w:val=""/>
      <w:lvlJc w:val="left"/>
      <w:pPr>
        <w:ind w:left="1776" w:hanging="360"/>
      </w:pPr>
      <w:rPr>
        <w:rFonts w:ascii="Symbol" w:hAnsi="Symbol" w:hint="default"/>
      </w:rPr>
    </w:lvl>
    <w:lvl w:ilvl="1" w:tplc="04160003" w:tentative="1">
      <w:start w:val="1"/>
      <w:numFmt w:val="bullet"/>
      <w:lvlText w:val="o"/>
      <w:lvlJc w:val="left"/>
      <w:pPr>
        <w:ind w:left="2496" w:hanging="360"/>
      </w:pPr>
      <w:rPr>
        <w:rFonts w:ascii="Courier New" w:hAnsi="Courier New" w:cs="Courier New" w:hint="default"/>
      </w:rPr>
    </w:lvl>
    <w:lvl w:ilvl="2" w:tplc="04160005" w:tentative="1">
      <w:start w:val="1"/>
      <w:numFmt w:val="bullet"/>
      <w:lvlText w:val=""/>
      <w:lvlJc w:val="left"/>
      <w:pPr>
        <w:ind w:left="3216" w:hanging="360"/>
      </w:pPr>
      <w:rPr>
        <w:rFonts w:ascii="Wingdings" w:hAnsi="Wingdings" w:hint="default"/>
      </w:rPr>
    </w:lvl>
    <w:lvl w:ilvl="3" w:tplc="04160001" w:tentative="1">
      <w:start w:val="1"/>
      <w:numFmt w:val="bullet"/>
      <w:lvlText w:val=""/>
      <w:lvlJc w:val="left"/>
      <w:pPr>
        <w:ind w:left="3936" w:hanging="360"/>
      </w:pPr>
      <w:rPr>
        <w:rFonts w:ascii="Symbol" w:hAnsi="Symbol" w:hint="default"/>
      </w:rPr>
    </w:lvl>
    <w:lvl w:ilvl="4" w:tplc="04160003" w:tentative="1">
      <w:start w:val="1"/>
      <w:numFmt w:val="bullet"/>
      <w:lvlText w:val="o"/>
      <w:lvlJc w:val="left"/>
      <w:pPr>
        <w:ind w:left="4656" w:hanging="360"/>
      </w:pPr>
      <w:rPr>
        <w:rFonts w:ascii="Courier New" w:hAnsi="Courier New" w:cs="Courier New" w:hint="default"/>
      </w:rPr>
    </w:lvl>
    <w:lvl w:ilvl="5" w:tplc="04160005" w:tentative="1">
      <w:start w:val="1"/>
      <w:numFmt w:val="bullet"/>
      <w:lvlText w:val=""/>
      <w:lvlJc w:val="left"/>
      <w:pPr>
        <w:ind w:left="5376" w:hanging="360"/>
      </w:pPr>
      <w:rPr>
        <w:rFonts w:ascii="Wingdings" w:hAnsi="Wingdings" w:hint="default"/>
      </w:rPr>
    </w:lvl>
    <w:lvl w:ilvl="6" w:tplc="04160001" w:tentative="1">
      <w:start w:val="1"/>
      <w:numFmt w:val="bullet"/>
      <w:lvlText w:val=""/>
      <w:lvlJc w:val="left"/>
      <w:pPr>
        <w:ind w:left="6096" w:hanging="360"/>
      </w:pPr>
      <w:rPr>
        <w:rFonts w:ascii="Symbol" w:hAnsi="Symbol" w:hint="default"/>
      </w:rPr>
    </w:lvl>
    <w:lvl w:ilvl="7" w:tplc="04160003" w:tentative="1">
      <w:start w:val="1"/>
      <w:numFmt w:val="bullet"/>
      <w:lvlText w:val="o"/>
      <w:lvlJc w:val="left"/>
      <w:pPr>
        <w:ind w:left="6816" w:hanging="360"/>
      </w:pPr>
      <w:rPr>
        <w:rFonts w:ascii="Courier New" w:hAnsi="Courier New" w:cs="Courier New" w:hint="default"/>
      </w:rPr>
    </w:lvl>
    <w:lvl w:ilvl="8" w:tplc="04160005" w:tentative="1">
      <w:start w:val="1"/>
      <w:numFmt w:val="bullet"/>
      <w:lvlText w:val=""/>
      <w:lvlJc w:val="left"/>
      <w:pPr>
        <w:ind w:left="7536" w:hanging="360"/>
      </w:pPr>
      <w:rPr>
        <w:rFonts w:ascii="Wingdings" w:hAnsi="Wingdings" w:hint="default"/>
      </w:rPr>
    </w:lvl>
  </w:abstractNum>
  <w:abstractNum w:abstractNumId="2">
    <w:nsid w:val="6E7A09E7"/>
    <w:multiLevelType w:val="hybridMultilevel"/>
    <w:tmpl w:val="1E8AEC42"/>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4896"/>
    <w:rsid w:val="00003631"/>
    <w:rsid w:val="00003BFF"/>
    <w:rsid w:val="00004619"/>
    <w:rsid w:val="00004794"/>
    <w:rsid w:val="00004A4E"/>
    <w:rsid w:val="00005BF3"/>
    <w:rsid w:val="00012226"/>
    <w:rsid w:val="0001225B"/>
    <w:rsid w:val="00015EBF"/>
    <w:rsid w:val="00016642"/>
    <w:rsid w:val="0002000B"/>
    <w:rsid w:val="00020D14"/>
    <w:rsid w:val="00021376"/>
    <w:rsid w:val="0002709F"/>
    <w:rsid w:val="00027594"/>
    <w:rsid w:val="00027E33"/>
    <w:rsid w:val="000334E2"/>
    <w:rsid w:val="0003379D"/>
    <w:rsid w:val="00034C38"/>
    <w:rsid w:val="00036B84"/>
    <w:rsid w:val="00041035"/>
    <w:rsid w:val="00043E7B"/>
    <w:rsid w:val="000449CF"/>
    <w:rsid w:val="00044B5C"/>
    <w:rsid w:val="00044F8A"/>
    <w:rsid w:val="0005270F"/>
    <w:rsid w:val="00052FEE"/>
    <w:rsid w:val="000574F4"/>
    <w:rsid w:val="00064A7F"/>
    <w:rsid w:val="0006737F"/>
    <w:rsid w:val="00074E84"/>
    <w:rsid w:val="00075716"/>
    <w:rsid w:val="00092835"/>
    <w:rsid w:val="000938C4"/>
    <w:rsid w:val="000942CB"/>
    <w:rsid w:val="00094489"/>
    <w:rsid w:val="00094C33"/>
    <w:rsid w:val="000A04A7"/>
    <w:rsid w:val="000A183E"/>
    <w:rsid w:val="000A2C5D"/>
    <w:rsid w:val="000A53D9"/>
    <w:rsid w:val="000A5F96"/>
    <w:rsid w:val="000C31C7"/>
    <w:rsid w:val="000D5FFF"/>
    <w:rsid w:val="000D7F3F"/>
    <w:rsid w:val="000E1039"/>
    <w:rsid w:val="000F1238"/>
    <w:rsid w:val="000F12AF"/>
    <w:rsid w:val="000F2D09"/>
    <w:rsid w:val="000F487C"/>
    <w:rsid w:val="000F4D89"/>
    <w:rsid w:val="00101BAE"/>
    <w:rsid w:val="00103515"/>
    <w:rsid w:val="00103A3B"/>
    <w:rsid w:val="001064FB"/>
    <w:rsid w:val="00111651"/>
    <w:rsid w:val="00112377"/>
    <w:rsid w:val="0011325D"/>
    <w:rsid w:val="00113E76"/>
    <w:rsid w:val="001146B1"/>
    <w:rsid w:val="00120779"/>
    <w:rsid w:val="001208B4"/>
    <w:rsid w:val="00124B12"/>
    <w:rsid w:val="00126FA4"/>
    <w:rsid w:val="00134F33"/>
    <w:rsid w:val="00135506"/>
    <w:rsid w:val="00145B52"/>
    <w:rsid w:val="00145CB4"/>
    <w:rsid w:val="001469BF"/>
    <w:rsid w:val="0015066E"/>
    <w:rsid w:val="0015690B"/>
    <w:rsid w:val="00164275"/>
    <w:rsid w:val="001675BA"/>
    <w:rsid w:val="001707B0"/>
    <w:rsid w:val="00172D49"/>
    <w:rsid w:val="0017350B"/>
    <w:rsid w:val="001936C8"/>
    <w:rsid w:val="00194765"/>
    <w:rsid w:val="00195527"/>
    <w:rsid w:val="00195A1F"/>
    <w:rsid w:val="001979AD"/>
    <w:rsid w:val="001A7569"/>
    <w:rsid w:val="001C1221"/>
    <w:rsid w:val="001D403B"/>
    <w:rsid w:val="001D4467"/>
    <w:rsid w:val="001D4535"/>
    <w:rsid w:val="001D506B"/>
    <w:rsid w:val="001E063A"/>
    <w:rsid w:val="001E4193"/>
    <w:rsid w:val="001E6EC5"/>
    <w:rsid w:val="001E729E"/>
    <w:rsid w:val="001E7388"/>
    <w:rsid w:val="001F2BAC"/>
    <w:rsid w:val="001F39E4"/>
    <w:rsid w:val="001F3EE0"/>
    <w:rsid w:val="001F5224"/>
    <w:rsid w:val="001F5C45"/>
    <w:rsid w:val="001F7795"/>
    <w:rsid w:val="00200334"/>
    <w:rsid w:val="0020257E"/>
    <w:rsid w:val="002126D6"/>
    <w:rsid w:val="00212F95"/>
    <w:rsid w:val="0021633C"/>
    <w:rsid w:val="00216955"/>
    <w:rsid w:val="00217542"/>
    <w:rsid w:val="0021770A"/>
    <w:rsid w:val="00220606"/>
    <w:rsid w:val="00223605"/>
    <w:rsid w:val="00230934"/>
    <w:rsid w:val="0023576C"/>
    <w:rsid w:val="002400DC"/>
    <w:rsid w:val="00243078"/>
    <w:rsid w:val="00243924"/>
    <w:rsid w:val="00266004"/>
    <w:rsid w:val="00270AB9"/>
    <w:rsid w:val="00274EC8"/>
    <w:rsid w:val="002809D7"/>
    <w:rsid w:val="00283CA8"/>
    <w:rsid w:val="00285336"/>
    <w:rsid w:val="00287E2A"/>
    <w:rsid w:val="0029594A"/>
    <w:rsid w:val="002A00FD"/>
    <w:rsid w:val="002A2B2C"/>
    <w:rsid w:val="002A5481"/>
    <w:rsid w:val="002B084C"/>
    <w:rsid w:val="002B2BE3"/>
    <w:rsid w:val="002B3752"/>
    <w:rsid w:val="002C42B6"/>
    <w:rsid w:val="002C4DEC"/>
    <w:rsid w:val="002C5D08"/>
    <w:rsid w:val="002C7090"/>
    <w:rsid w:val="002D0E56"/>
    <w:rsid w:val="002D2BF1"/>
    <w:rsid w:val="002D46BF"/>
    <w:rsid w:val="002E00B0"/>
    <w:rsid w:val="002E35D6"/>
    <w:rsid w:val="002E4465"/>
    <w:rsid w:val="002E57C5"/>
    <w:rsid w:val="002E5B3F"/>
    <w:rsid w:val="002F15B6"/>
    <w:rsid w:val="002F5353"/>
    <w:rsid w:val="002F5375"/>
    <w:rsid w:val="0030016C"/>
    <w:rsid w:val="00300258"/>
    <w:rsid w:val="00307048"/>
    <w:rsid w:val="0030707F"/>
    <w:rsid w:val="003136EB"/>
    <w:rsid w:val="00313D85"/>
    <w:rsid w:val="00322536"/>
    <w:rsid w:val="003249A6"/>
    <w:rsid w:val="003249B2"/>
    <w:rsid w:val="003260AB"/>
    <w:rsid w:val="003276F2"/>
    <w:rsid w:val="00327BC3"/>
    <w:rsid w:val="00334896"/>
    <w:rsid w:val="00337355"/>
    <w:rsid w:val="0033752F"/>
    <w:rsid w:val="00337C55"/>
    <w:rsid w:val="0034250C"/>
    <w:rsid w:val="00344EC0"/>
    <w:rsid w:val="003532A2"/>
    <w:rsid w:val="00353B08"/>
    <w:rsid w:val="00354420"/>
    <w:rsid w:val="003552B1"/>
    <w:rsid w:val="003575A2"/>
    <w:rsid w:val="00357892"/>
    <w:rsid w:val="00357F9F"/>
    <w:rsid w:val="00360939"/>
    <w:rsid w:val="0036126B"/>
    <w:rsid w:val="003719C6"/>
    <w:rsid w:val="00373905"/>
    <w:rsid w:val="00373A23"/>
    <w:rsid w:val="00385A9C"/>
    <w:rsid w:val="00385C2E"/>
    <w:rsid w:val="003861D5"/>
    <w:rsid w:val="003A19C1"/>
    <w:rsid w:val="003A43B9"/>
    <w:rsid w:val="003A7352"/>
    <w:rsid w:val="003B068A"/>
    <w:rsid w:val="003B0AD1"/>
    <w:rsid w:val="003B1A43"/>
    <w:rsid w:val="003B24B5"/>
    <w:rsid w:val="003B3F84"/>
    <w:rsid w:val="003B7123"/>
    <w:rsid w:val="003C1983"/>
    <w:rsid w:val="003D1D08"/>
    <w:rsid w:val="003D5644"/>
    <w:rsid w:val="003D6515"/>
    <w:rsid w:val="003D6517"/>
    <w:rsid w:val="003E3A86"/>
    <w:rsid w:val="003F4CE9"/>
    <w:rsid w:val="003F641B"/>
    <w:rsid w:val="00407C91"/>
    <w:rsid w:val="00413A6D"/>
    <w:rsid w:val="0041604D"/>
    <w:rsid w:val="004162CE"/>
    <w:rsid w:val="0041718A"/>
    <w:rsid w:val="00417CE1"/>
    <w:rsid w:val="00422F70"/>
    <w:rsid w:val="00424D88"/>
    <w:rsid w:val="004272E8"/>
    <w:rsid w:val="00432EE3"/>
    <w:rsid w:val="0043481F"/>
    <w:rsid w:val="0045142D"/>
    <w:rsid w:val="00453F61"/>
    <w:rsid w:val="004606C9"/>
    <w:rsid w:val="00460BFA"/>
    <w:rsid w:val="00463D99"/>
    <w:rsid w:val="00466699"/>
    <w:rsid w:val="0047047E"/>
    <w:rsid w:val="00471DB6"/>
    <w:rsid w:val="00472053"/>
    <w:rsid w:val="00483B62"/>
    <w:rsid w:val="00484141"/>
    <w:rsid w:val="0049447C"/>
    <w:rsid w:val="00494CA9"/>
    <w:rsid w:val="004960A2"/>
    <w:rsid w:val="00496399"/>
    <w:rsid w:val="0049752C"/>
    <w:rsid w:val="004A0603"/>
    <w:rsid w:val="004A2E21"/>
    <w:rsid w:val="004A6E81"/>
    <w:rsid w:val="004B3BF5"/>
    <w:rsid w:val="004C208C"/>
    <w:rsid w:val="004C35F7"/>
    <w:rsid w:val="004C36C6"/>
    <w:rsid w:val="004D05AF"/>
    <w:rsid w:val="004D3201"/>
    <w:rsid w:val="004D5D32"/>
    <w:rsid w:val="004D6B27"/>
    <w:rsid w:val="004E1BAC"/>
    <w:rsid w:val="004E2BBE"/>
    <w:rsid w:val="004F0B75"/>
    <w:rsid w:val="004F138A"/>
    <w:rsid w:val="004F1657"/>
    <w:rsid w:val="004F4F9A"/>
    <w:rsid w:val="004F5E3A"/>
    <w:rsid w:val="00512647"/>
    <w:rsid w:val="00512E44"/>
    <w:rsid w:val="00515090"/>
    <w:rsid w:val="005201C4"/>
    <w:rsid w:val="00522206"/>
    <w:rsid w:val="00524B6C"/>
    <w:rsid w:val="005277A5"/>
    <w:rsid w:val="00530037"/>
    <w:rsid w:val="00547906"/>
    <w:rsid w:val="00550C33"/>
    <w:rsid w:val="00551AD4"/>
    <w:rsid w:val="00554388"/>
    <w:rsid w:val="00557DC1"/>
    <w:rsid w:val="00557FDC"/>
    <w:rsid w:val="00560028"/>
    <w:rsid w:val="00562E32"/>
    <w:rsid w:val="00563833"/>
    <w:rsid w:val="005640BF"/>
    <w:rsid w:val="00564C23"/>
    <w:rsid w:val="005676CB"/>
    <w:rsid w:val="00575DFC"/>
    <w:rsid w:val="00580828"/>
    <w:rsid w:val="005841EF"/>
    <w:rsid w:val="00585A1D"/>
    <w:rsid w:val="00585A6F"/>
    <w:rsid w:val="005874E3"/>
    <w:rsid w:val="00587615"/>
    <w:rsid w:val="005900F7"/>
    <w:rsid w:val="005A42B1"/>
    <w:rsid w:val="005B1335"/>
    <w:rsid w:val="005B1C15"/>
    <w:rsid w:val="005B2D39"/>
    <w:rsid w:val="005B2E0D"/>
    <w:rsid w:val="005B3856"/>
    <w:rsid w:val="005B6E5C"/>
    <w:rsid w:val="005B76DE"/>
    <w:rsid w:val="005C3A9D"/>
    <w:rsid w:val="005E0A0C"/>
    <w:rsid w:val="005E275C"/>
    <w:rsid w:val="005E3A5B"/>
    <w:rsid w:val="005E55C4"/>
    <w:rsid w:val="005F5D54"/>
    <w:rsid w:val="0060595A"/>
    <w:rsid w:val="006071D6"/>
    <w:rsid w:val="00612F17"/>
    <w:rsid w:val="00616B61"/>
    <w:rsid w:val="00621A29"/>
    <w:rsid w:val="00623C11"/>
    <w:rsid w:val="00625816"/>
    <w:rsid w:val="00626E7F"/>
    <w:rsid w:val="006362E8"/>
    <w:rsid w:val="00636959"/>
    <w:rsid w:val="00636A41"/>
    <w:rsid w:val="006420BC"/>
    <w:rsid w:val="006421E5"/>
    <w:rsid w:val="00644FC4"/>
    <w:rsid w:val="00646C59"/>
    <w:rsid w:val="00647290"/>
    <w:rsid w:val="0065333A"/>
    <w:rsid w:val="0065791B"/>
    <w:rsid w:val="00660BBD"/>
    <w:rsid w:val="00661C83"/>
    <w:rsid w:val="0066449F"/>
    <w:rsid w:val="0066550E"/>
    <w:rsid w:val="00674A03"/>
    <w:rsid w:val="00674C65"/>
    <w:rsid w:val="00681F93"/>
    <w:rsid w:val="006853A7"/>
    <w:rsid w:val="00686774"/>
    <w:rsid w:val="00687417"/>
    <w:rsid w:val="00691438"/>
    <w:rsid w:val="00692733"/>
    <w:rsid w:val="006A27E6"/>
    <w:rsid w:val="006A48A6"/>
    <w:rsid w:val="006A6AFC"/>
    <w:rsid w:val="006B1A17"/>
    <w:rsid w:val="006B1B5F"/>
    <w:rsid w:val="006B55D9"/>
    <w:rsid w:val="006B6ABE"/>
    <w:rsid w:val="006C2C03"/>
    <w:rsid w:val="006D18B4"/>
    <w:rsid w:val="006D2A7F"/>
    <w:rsid w:val="006D4CE1"/>
    <w:rsid w:val="006D5809"/>
    <w:rsid w:val="006E243B"/>
    <w:rsid w:val="006E3547"/>
    <w:rsid w:val="006E3D4F"/>
    <w:rsid w:val="006E5257"/>
    <w:rsid w:val="006E6149"/>
    <w:rsid w:val="006F0208"/>
    <w:rsid w:val="006F092D"/>
    <w:rsid w:val="006F1EC6"/>
    <w:rsid w:val="006F7ADD"/>
    <w:rsid w:val="00700F14"/>
    <w:rsid w:val="007023E5"/>
    <w:rsid w:val="00703B57"/>
    <w:rsid w:val="0070413B"/>
    <w:rsid w:val="00707D68"/>
    <w:rsid w:val="007103DA"/>
    <w:rsid w:val="007203EC"/>
    <w:rsid w:val="00721059"/>
    <w:rsid w:val="00722B4D"/>
    <w:rsid w:val="00730269"/>
    <w:rsid w:val="00730F1E"/>
    <w:rsid w:val="00742231"/>
    <w:rsid w:val="00744FDA"/>
    <w:rsid w:val="00745FCF"/>
    <w:rsid w:val="007525C2"/>
    <w:rsid w:val="00753047"/>
    <w:rsid w:val="00757F1B"/>
    <w:rsid w:val="00760464"/>
    <w:rsid w:val="007607F8"/>
    <w:rsid w:val="00760B05"/>
    <w:rsid w:val="00762ECD"/>
    <w:rsid w:val="00764E03"/>
    <w:rsid w:val="007650B0"/>
    <w:rsid w:val="00766F3F"/>
    <w:rsid w:val="00773CD0"/>
    <w:rsid w:val="00774B76"/>
    <w:rsid w:val="0077620D"/>
    <w:rsid w:val="00783E9E"/>
    <w:rsid w:val="00787923"/>
    <w:rsid w:val="00792BD2"/>
    <w:rsid w:val="0079393D"/>
    <w:rsid w:val="00795692"/>
    <w:rsid w:val="007958F6"/>
    <w:rsid w:val="00795BBF"/>
    <w:rsid w:val="00797C51"/>
    <w:rsid w:val="00797E49"/>
    <w:rsid w:val="007B1B28"/>
    <w:rsid w:val="007B551B"/>
    <w:rsid w:val="007C13E5"/>
    <w:rsid w:val="007C22DF"/>
    <w:rsid w:val="007C2E7F"/>
    <w:rsid w:val="007C34A5"/>
    <w:rsid w:val="007C36A9"/>
    <w:rsid w:val="007D0D45"/>
    <w:rsid w:val="007D68F4"/>
    <w:rsid w:val="007E11ED"/>
    <w:rsid w:val="007E1D54"/>
    <w:rsid w:val="007E2762"/>
    <w:rsid w:val="007E40C5"/>
    <w:rsid w:val="00800792"/>
    <w:rsid w:val="008034F9"/>
    <w:rsid w:val="00810E06"/>
    <w:rsid w:val="008122C0"/>
    <w:rsid w:val="00815059"/>
    <w:rsid w:val="0082275F"/>
    <w:rsid w:val="0082295B"/>
    <w:rsid w:val="00823201"/>
    <w:rsid w:val="00824AE9"/>
    <w:rsid w:val="008251FD"/>
    <w:rsid w:val="00827FE2"/>
    <w:rsid w:val="008401C8"/>
    <w:rsid w:val="008415E5"/>
    <w:rsid w:val="008562C1"/>
    <w:rsid w:val="008625EB"/>
    <w:rsid w:val="008650D4"/>
    <w:rsid w:val="008676ED"/>
    <w:rsid w:val="0087143E"/>
    <w:rsid w:val="00872458"/>
    <w:rsid w:val="00872D11"/>
    <w:rsid w:val="00873D69"/>
    <w:rsid w:val="0087433F"/>
    <w:rsid w:val="008823DD"/>
    <w:rsid w:val="008839B6"/>
    <w:rsid w:val="00883CF0"/>
    <w:rsid w:val="008908B8"/>
    <w:rsid w:val="008A0825"/>
    <w:rsid w:val="008A2C94"/>
    <w:rsid w:val="008A52CB"/>
    <w:rsid w:val="008A5A12"/>
    <w:rsid w:val="008A6FF4"/>
    <w:rsid w:val="008B142E"/>
    <w:rsid w:val="008B565F"/>
    <w:rsid w:val="008C52DA"/>
    <w:rsid w:val="008C6BDB"/>
    <w:rsid w:val="008C773F"/>
    <w:rsid w:val="008D0648"/>
    <w:rsid w:val="008E1394"/>
    <w:rsid w:val="008E2C83"/>
    <w:rsid w:val="008E5A18"/>
    <w:rsid w:val="008E5A1B"/>
    <w:rsid w:val="008E6CCB"/>
    <w:rsid w:val="008F2F0B"/>
    <w:rsid w:val="008F3024"/>
    <w:rsid w:val="008F7CCF"/>
    <w:rsid w:val="0090273D"/>
    <w:rsid w:val="0090595E"/>
    <w:rsid w:val="0091017D"/>
    <w:rsid w:val="00916AE9"/>
    <w:rsid w:val="00917528"/>
    <w:rsid w:val="00924886"/>
    <w:rsid w:val="009255A4"/>
    <w:rsid w:val="00930EC6"/>
    <w:rsid w:val="009336E9"/>
    <w:rsid w:val="0094000A"/>
    <w:rsid w:val="00941775"/>
    <w:rsid w:val="00942990"/>
    <w:rsid w:val="009430FA"/>
    <w:rsid w:val="009443CA"/>
    <w:rsid w:val="00945E91"/>
    <w:rsid w:val="00946248"/>
    <w:rsid w:val="009502BF"/>
    <w:rsid w:val="00950AFC"/>
    <w:rsid w:val="00951B4E"/>
    <w:rsid w:val="0095566F"/>
    <w:rsid w:val="00955AF1"/>
    <w:rsid w:val="00955C60"/>
    <w:rsid w:val="00957E9A"/>
    <w:rsid w:val="00961126"/>
    <w:rsid w:val="0096244B"/>
    <w:rsid w:val="009639D4"/>
    <w:rsid w:val="00970007"/>
    <w:rsid w:val="009752B1"/>
    <w:rsid w:val="009812B7"/>
    <w:rsid w:val="00981FFD"/>
    <w:rsid w:val="00983458"/>
    <w:rsid w:val="00983C6D"/>
    <w:rsid w:val="00986492"/>
    <w:rsid w:val="009903F3"/>
    <w:rsid w:val="009940B9"/>
    <w:rsid w:val="009A1556"/>
    <w:rsid w:val="009A3420"/>
    <w:rsid w:val="009A5614"/>
    <w:rsid w:val="009B1DFD"/>
    <w:rsid w:val="009B589D"/>
    <w:rsid w:val="009C30D3"/>
    <w:rsid w:val="009C5F77"/>
    <w:rsid w:val="009C609A"/>
    <w:rsid w:val="009E058F"/>
    <w:rsid w:val="009E119A"/>
    <w:rsid w:val="009E60B4"/>
    <w:rsid w:val="009F238A"/>
    <w:rsid w:val="009F3431"/>
    <w:rsid w:val="009F601C"/>
    <w:rsid w:val="00A041D4"/>
    <w:rsid w:val="00A120C8"/>
    <w:rsid w:val="00A12254"/>
    <w:rsid w:val="00A12BC1"/>
    <w:rsid w:val="00A136D3"/>
    <w:rsid w:val="00A227C6"/>
    <w:rsid w:val="00A22981"/>
    <w:rsid w:val="00A23FA8"/>
    <w:rsid w:val="00A27893"/>
    <w:rsid w:val="00A32F80"/>
    <w:rsid w:val="00A36E2B"/>
    <w:rsid w:val="00A37947"/>
    <w:rsid w:val="00A415A9"/>
    <w:rsid w:val="00A429A2"/>
    <w:rsid w:val="00A431F2"/>
    <w:rsid w:val="00A44801"/>
    <w:rsid w:val="00A460D3"/>
    <w:rsid w:val="00A46217"/>
    <w:rsid w:val="00A479B0"/>
    <w:rsid w:val="00A54786"/>
    <w:rsid w:val="00A55CEA"/>
    <w:rsid w:val="00A60098"/>
    <w:rsid w:val="00A626C7"/>
    <w:rsid w:val="00A6647B"/>
    <w:rsid w:val="00A66602"/>
    <w:rsid w:val="00A671D0"/>
    <w:rsid w:val="00A71090"/>
    <w:rsid w:val="00A72D19"/>
    <w:rsid w:val="00A738C8"/>
    <w:rsid w:val="00A74267"/>
    <w:rsid w:val="00A74E2E"/>
    <w:rsid w:val="00A751CA"/>
    <w:rsid w:val="00A76088"/>
    <w:rsid w:val="00A814F3"/>
    <w:rsid w:val="00A8789A"/>
    <w:rsid w:val="00AA4B55"/>
    <w:rsid w:val="00AA60B2"/>
    <w:rsid w:val="00AB40FF"/>
    <w:rsid w:val="00AC0014"/>
    <w:rsid w:val="00AC26FF"/>
    <w:rsid w:val="00AC3CF3"/>
    <w:rsid w:val="00AD49FA"/>
    <w:rsid w:val="00AD5F21"/>
    <w:rsid w:val="00AE5650"/>
    <w:rsid w:val="00AE57D6"/>
    <w:rsid w:val="00AE6CD4"/>
    <w:rsid w:val="00AE7C9F"/>
    <w:rsid w:val="00AF1554"/>
    <w:rsid w:val="00AF1985"/>
    <w:rsid w:val="00AF77D7"/>
    <w:rsid w:val="00B03E1F"/>
    <w:rsid w:val="00B06DAB"/>
    <w:rsid w:val="00B10D73"/>
    <w:rsid w:val="00B15D59"/>
    <w:rsid w:val="00B160BA"/>
    <w:rsid w:val="00B232C7"/>
    <w:rsid w:val="00B2794C"/>
    <w:rsid w:val="00B30BED"/>
    <w:rsid w:val="00B31A0B"/>
    <w:rsid w:val="00B34584"/>
    <w:rsid w:val="00B34C5F"/>
    <w:rsid w:val="00B465F2"/>
    <w:rsid w:val="00B50156"/>
    <w:rsid w:val="00B51428"/>
    <w:rsid w:val="00B529CB"/>
    <w:rsid w:val="00B5486B"/>
    <w:rsid w:val="00B604A3"/>
    <w:rsid w:val="00B611A1"/>
    <w:rsid w:val="00B64D14"/>
    <w:rsid w:val="00B65D09"/>
    <w:rsid w:val="00B70300"/>
    <w:rsid w:val="00B71FB1"/>
    <w:rsid w:val="00B72DF9"/>
    <w:rsid w:val="00B73B19"/>
    <w:rsid w:val="00B75C18"/>
    <w:rsid w:val="00B827D3"/>
    <w:rsid w:val="00B831CA"/>
    <w:rsid w:val="00B856C4"/>
    <w:rsid w:val="00B918B1"/>
    <w:rsid w:val="00B91B23"/>
    <w:rsid w:val="00B920CC"/>
    <w:rsid w:val="00B969CD"/>
    <w:rsid w:val="00BA24EF"/>
    <w:rsid w:val="00BA6991"/>
    <w:rsid w:val="00BA7C8E"/>
    <w:rsid w:val="00BB71C3"/>
    <w:rsid w:val="00BC51F1"/>
    <w:rsid w:val="00BC61CA"/>
    <w:rsid w:val="00BD1917"/>
    <w:rsid w:val="00BD4842"/>
    <w:rsid w:val="00BD4F8A"/>
    <w:rsid w:val="00BD59E0"/>
    <w:rsid w:val="00BD7E4F"/>
    <w:rsid w:val="00BE35B8"/>
    <w:rsid w:val="00BE7AEB"/>
    <w:rsid w:val="00C01D02"/>
    <w:rsid w:val="00C02128"/>
    <w:rsid w:val="00C126F0"/>
    <w:rsid w:val="00C1392E"/>
    <w:rsid w:val="00C1404B"/>
    <w:rsid w:val="00C177DD"/>
    <w:rsid w:val="00C23243"/>
    <w:rsid w:val="00C23B23"/>
    <w:rsid w:val="00C3289F"/>
    <w:rsid w:val="00C328F9"/>
    <w:rsid w:val="00C32ACD"/>
    <w:rsid w:val="00C37537"/>
    <w:rsid w:val="00C44E2E"/>
    <w:rsid w:val="00C47275"/>
    <w:rsid w:val="00C47E45"/>
    <w:rsid w:val="00C51D3E"/>
    <w:rsid w:val="00C600D1"/>
    <w:rsid w:val="00C60175"/>
    <w:rsid w:val="00C7010D"/>
    <w:rsid w:val="00C745E8"/>
    <w:rsid w:val="00C8235D"/>
    <w:rsid w:val="00C82607"/>
    <w:rsid w:val="00C83CEA"/>
    <w:rsid w:val="00C9033A"/>
    <w:rsid w:val="00C91073"/>
    <w:rsid w:val="00C92255"/>
    <w:rsid w:val="00C92E90"/>
    <w:rsid w:val="00C94126"/>
    <w:rsid w:val="00C94E31"/>
    <w:rsid w:val="00CA1E8E"/>
    <w:rsid w:val="00CA1F5B"/>
    <w:rsid w:val="00CA3B62"/>
    <w:rsid w:val="00CA593B"/>
    <w:rsid w:val="00CA5DC7"/>
    <w:rsid w:val="00CB0587"/>
    <w:rsid w:val="00CB0BF6"/>
    <w:rsid w:val="00CB2225"/>
    <w:rsid w:val="00CB5587"/>
    <w:rsid w:val="00CB6FD7"/>
    <w:rsid w:val="00CC23A1"/>
    <w:rsid w:val="00CC3870"/>
    <w:rsid w:val="00CC4F23"/>
    <w:rsid w:val="00CC5675"/>
    <w:rsid w:val="00CC7613"/>
    <w:rsid w:val="00CD0591"/>
    <w:rsid w:val="00CD30C8"/>
    <w:rsid w:val="00CD5390"/>
    <w:rsid w:val="00CE78EB"/>
    <w:rsid w:val="00CF3EFD"/>
    <w:rsid w:val="00CF7ADE"/>
    <w:rsid w:val="00D04CDE"/>
    <w:rsid w:val="00D066EC"/>
    <w:rsid w:val="00D068DB"/>
    <w:rsid w:val="00D11A3E"/>
    <w:rsid w:val="00D13C86"/>
    <w:rsid w:val="00D1660E"/>
    <w:rsid w:val="00D16FBA"/>
    <w:rsid w:val="00D24622"/>
    <w:rsid w:val="00D276E9"/>
    <w:rsid w:val="00D33363"/>
    <w:rsid w:val="00D33BAD"/>
    <w:rsid w:val="00D3466D"/>
    <w:rsid w:val="00D3501F"/>
    <w:rsid w:val="00D36819"/>
    <w:rsid w:val="00D37A9B"/>
    <w:rsid w:val="00D37F4F"/>
    <w:rsid w:val="00D4224B"/>
    <w:rsid w:val="00D42FF9"/>
    <w:rsid w:val="00D449F3"/>
    <w:rsid w:val="00D548AF"/>
    <w:rsid w:val="00D60939"/>
    <w:rsid w:val="00D6200B"/>
    <w:rsid w:val="00D63CAC"/>
    <w:rsid w:val="00D663F2"/>
    <w:rsid w:val="00D809C6"/>
    <w:rsid w:val="00D81AAA"/>
    <w:rsid w:val="00D82A82"/>
    <w:rsid w:val="00D82E08"/>
    <w:rsid w:val="00DA4F22"/>
    <w:rsid w:val="00DA5C8A"/>
    <w:rsid w:val="00DA7469"/>
    <w:rsid w:val="00DB2E91"/>
    <w:rsid w:val="00DB79F8"/>
    <w:rsid w:val="00DC04A5"/>
    <w:rsid w:val="00DC06BD"/>
    <w:rsid w:val="00DC4A4C"/>
    <w:rsid w:val="00DC4A81"/>
    <w:rsid w:val="00DC56C5"/>
    <w:rsid w:val="00DD285C"/>
    <w:rsid w:val="00DE4145"/>
    <w:rsid w:val="00DE5EFD"/>
    <w:rsid w:val="00DE7626"/>
    <w:rsid w:val="00DE7DA2"/>
    <w:rsid w:val="00DF0F84"/>
    <w:rsid w:val="00DF13C8"/>
    <w:rsid w:val="00DF269A"/>
    <w:rsid w:val="00DF450A"/>
    <w:rsid w:val="00DF6EFD"/>
    <w:rsid w:val="00DF78BC"/>
    <w:rsid w:val="00E04DB3"/>
    <w:rsid w:val="00E1095D"/>
    <w:rsid w:val="00E119E2"/>
    <w:rsid w:val="00E11CCA"/>
    <w:rsid w:val="00E12301"/>
    <w:rsid w:val="00E13167"/>
    <w:rsid w:val="00E14CA8"/>
    <w:rsid w:val="00E22388"/>
    <w:rsid w:val="00E23A3B"/>
    <w:rsid w:val="00E25348"/>
    <w:rsid w:val="00E2735A"/>
    <w:rsid w:val="00E276AC"/>
    <w:rsid w:val="00E3114B"/>
    <w:rsid w:val="00E31CBE"/>
    <w:rsid w:val="00E34F45"/>
    <w:rsid w:val="00E4284A"/>
    <w:rsid w:val="00E437BA"/>
    <w:rsid w:val="00E470EF"/>
    <w:rsid w:val="00E4780E"/>
    <w:rsid w:val="00E537CA"/>
    <w:rsid w:val="00E54719"/>
    <w:rsid w:val="00E54892"/>
    <w:rsid w:val="00E655FF"/>
    <w:rsid w:val="00E65742"/>
    <w:rsid w:val="00E66B45"/>
    <w:rsid w:val="00E67D81"/>
    <w:rsid w:val="00E7579E"/>
    <w:rsid w:val="00E8536B"/>
    <w:rsid w:val="00E86549"/>
    <w:rsid w:val="00E86600"/>
    <w:rsid w:val="00E9102E"/>
    <w:rsid w:val="00E91187"/>
    <w:rsid w:val="00EA0073"/>
    <w:rsid w:val="00EA6862"/>
    <w:rsid w:val="00EA689A"/>
    <w:rsid w:val="00EB0857"/>
    <w:rsid w:val="00EB40BC"/>
    <w:rsid w:val="00EB4425"/>
    <w:rsid w:val="00EB5A6D"/>
    <w:rsid w:val="00EC1D4E"/>
    <w:rsid w:val="00EC224E"/>
    <w:rsid w:val="00ED7D53"/>
    <w:rsid w:val="00EE0C02"/>
    <w:rsid w:val="00EE224F"/>
    <w:rsid w:val="00EE441E"/>
    <w:rsid w:val="00EE64E4"/>
    <w:rsid w:val="00EF7289"/>
    <w:rsid w:val="00F006A5"/>
    <w:rsid w:val="00F012A3"/>
    <w:rsid w:val="00F02CE1"/>
    <w:rsid w:val="00F054BA"/>
    <w:rsid w:val="00F12B53"/>
    <w:rsid w:val="00F14318"/>
    <w:rsid w:val="00F1663F"/>
    <w:rsid w:val="00F1682D"/>
    <w:rsid w:val="00F206CB"/>
    <w:rsid w:val="00F2287D"/>
    <w:rsid w:val="00F232B3"/>
    <w:rsid w:val="00F31024"/>
    <w:rsid w:val="00F31A79"/>
    <w:rsid w:val="00F31D70"/>
    <w:rsid w:val="00F36DC8"/>
    <w:rsid w:val="00F5139E"/>
    <w:rsid w:val="00F518E2"/>
    <w:rsid w:val="00F57173"/>
    <w:rsid w:val="00F60F20"/>
    <w:rsid w:val="00F62D43"/>
    <w:rsid w:val="00F63424"/>
    <w:rsid w:val="00F70A50"/>
    <w:rsid w:val="00F736C2"/>
    <w:rsid w:val="00F73918"/>
    <w:rsid w:val="00F75BE9"/>
    <w:rsid w:val="00F76BED"/>
    <w:rsid w:val="00F77A33"/>
    <w:rsid w:val="00F807DE"/>
    <w:rsid w:val="00F8167B"/>
    <w:rsid w:val="00F8592F"/>
    <w:rsid w:val="00F92795"/>
    <w:rsid w:val="00F929AD"/>
    <w:rsid w:val="00F946FC"/>
    <w:rsid w:val="00FA0F03"/>
    <w:rsid w:val="00FA342D"/>
    <w:rsid w:val="00FA3DAE"/>
    <w:rsid w:val="00FA6969"/>
    <w:rsid w:val="00FB3E5D"/>
    <w:rsid w:val="00FB56B6"/>
    <w:rsid w:val="00FB5C58"/>
    <w:rsid w:val="00FB69DF"/>
    <w:rsid w:val="00FB7150"/>
    <w:rsid w:val="00FC077B"/>
    <w:rsid w:val="00FC1959"/>
    <w:rsid w:val="00FC283E"/>
    <w:rsid w:val="00FC2C7C"/>
    <w:rsid w:val="00FD230C"/>
    <w:rsid w:val="00FD2F05"/>
    <w:rsid w:val="00FD3853"/>
    <w:rsid w:val="00FD5CD5"/>
    <w:rsid w:val="00FE0B01"/>
    <w:rsid w:val="00FE1CA9"/>
    <w:rsid w:val="00FE344F"/>
    <w:rsid w:val="00FE7884"/>
    <w:rsid w:val="00FF783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14855CB-3369-4BD4-B3B9-90E2091D0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9"/>
    <w:qFormat/>
    <w:rsid w:val="001E6EC5"/>
    <w:pPr>
      <w:keepNext/>
      <w:keepLines/>
      <w:spacing w:before="480" w:after="60" w:line="240" w:lineRule="auto"/>
      <w:jc w:val="both"/>
      <w:outlineLvl w:val="0"/>
    </w:pPr>
    <w:rPr>
      <w:rFonts w:ascii="Cambria" w:eastAsia="Times New Roman" w:hAnsi="Cambria" w:cs="Times New Roman"/>
      <w:b/>
      <w:bCs/>
      <w:color w:val="365F91"/>
      <w:sz w:val="28"/>
      <w:szCs w:val="28"/>
      <w:lang w:val="en-US"/>
    </w:rPr>
  </w:style>
  <w:style w:type="paragraph" w:styleId="Ttulo2">
    <w:name w:val="heading 2"/>
    <w:basedOn w:val="Normal"/>
    <w:next w:val="Normal"/>
    <w:link w:val="Ttulo2Char"/>
    <w:uiPriority w:val="9"/>
    <w:unhideWhenUsed/>
    <w:qFormat/>
    <w:rsid w:val="00C7010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har"/>
    <w:uiPriority w:val="9"/>
    <w:unhideWhenUsed/>
    <w:qFormat/>
    <w:rsid w:val="008E5A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6">
    <w:name w:val="heading 6"/>
    <w:basedOn w:val="Normal"/>
    <w:next w:val="Normal"/>
    <w:link w:val="Ttulo6Char"/>
    <w:uiPriority w:val="99"/>
    <w:qFormat/>
    <w:rsid w:val="00B73B19"/>
    <w:pPr>
      <w:spacing w:before="240" w:after="60" w:line="240" w:lineRule="auto"/>
      <w:jc w:val="both"/>
      <w:outlineLvl w:val="5"/>
    </w:pPr>
    <w:rPr>
      <w:rFonts w:ascii="Times New Roman" w:eastAsia="Times New Roman" w:hAnsi="Times New Roman" w:cs="Times New Roman"/>
      <w:b/>
      <w:bCs/>
      <w:color w:val="000000"/>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9"/>
    <w:rsid w:val="001E6EC5"/>
    <w:rPr>
      <w:rFonts w:ascii="Cambria" w:eastAsia="Times New Roman" w:hAnsi="Cambria" w:cs="Times New Roman"/>
      <w:b/>
      <w:bCs/>
      <w:color w:val="365F91"/>
      <w:sz w:val="28"/>
      <w:szCs w:val="28"/>
      <w:lang w:val="en-US"/>
    </w:rPr>
  </w:style>
  <w:style w:type="paragraph" w:styleId="Textodebalo">
    <w:name w:val="Balloon Text"/>
    <w:basedOn w:val="Normal"/>
    <w:link w:val="TextodebaloChar"/>
    <w:uiPriority w:val="99"/>
    <w:semiHidden/>
    <w:unhideWhenUsed/>
    <w:rsid w:val="001E6EC5"/>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6EC5"/>
    <w:rPr>
      <w:rFonts w:ascii="Tahoma" w:hAnsi="Tahoma" w:cs="Tahoma"/>
      <w:sz w:val="16"/>
      <w:szCs w:val="16"/>
    </w:rPr>
  </w:style>
  <w:style w:type="paragraph" w:customStyle="1" w:styleId="Titulo6">
    <w:name w:val="Titulo 6"/>
    <w:aliases w:val="Elementos pré-textuais"/>
    <w:basedOn w:val="Normal"/>
    <w:next w:val="Normal"/>
    <w:uiPriority w:val="99"/>
    <w:rsid w:val="006A48A6"/>
    <w:pPr>
      <w:spacing w:before="60" w:after="600" w:line="360" w:lineRule="auto"/>
      <w:jc w:val="center"/>
    </w:pPr>
    <w:rPr>
      <w:rFonts w:ascii="Arial" w:eastAsia="Times New Roman" w:hAnsi="Arial" w:cs="Times New Roman"/>
      <w:b/>
      <w:caps/>
      <w:color w:val="000000"/>
      <w:sz w:val="24"/>
      <w:szCs w:val="24"/>
    </w:rPr>
  </w:style>
  <w:style w:type="paragraph" w:customStyle="1" w:styleId="Formataodoresumo">
    <w:name w:val="Formatação do resumo"/>
    <w:basedOn w:val="Normal"/>
    <w:uiPriority w:val="99"/>
    <w:rsid w:val="006A48A6"/>
    <w:pPr>
      <w:spacing w:after="300" w:line="240" w:lineRule="auto"/>
      <w:jc w:val="both"/>
    </w:pPr>
    <w:rPr>
      <w:rFonts w:ascii="Arial" w:eastAsia="Times New Roman" w:hAnsi="Arial" w:cs="Times New Roman"/>
      <w:color w:val="000000"/>
      <w:sz w:val="24"/>
      <w:szCs w:val="24"/>
    </w:rPr>
  </w:style>
  <w:style w:type="paragraph" w:customStyle="1" w:styleId="Palavras-chave">
    <w:name w:val="Palavras-chave"/>
    <w:basedOn w:val="Formataodoresumo"/>
    <w:uiPriority w:val="99"/>
    <w:rsid w:val="006A48A6"/>
    <w:pPr>
      <w:jc w:val="left"/>
    </w:pPr>
  </w:style>
  <w:style w:type="paragraph" w:customStyle="1" w:styleId="FormataodasReferncias">
    <w:name w:val="Formatação das Referências"/>
    <w:basedOn w:val="Normal"/>
    <w:uiPriority w:val="99"/>
    <w:rsid w:val="006A48A6"/>
    <w:pPr>
      <w:spacing w:before="60" w:after="600" w:line="240" w:lineRule="auto"/>
    </w:pPr>
    <w:rPr>
      <w:rFonts w:ascii="Arial" w:eastAsia="Times New Roman" w:hAnsi="Arial" w:cs="Times New Roman"/>
      <w:sz w:val="24"/>
      <w:szCs w:val="24"/>
    </w:rPr>
  </w:style>
  <w:style w:type="table" w:styleId="Tabelacomgrade">
    <w:name w:val="Table Grid"/>
    <w:basedOn w:val="Tabelanormal"/>
    <w:uiPriority w:val="59"/>
    <w:rsid w:val="00810E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6Char">
    <w:name w:val="Título 6 Char"/>
    <w:basedOn w:val="Fontepargpadro"/>
    <w:link w:val="Ttulo6"/>
    <w:uiPriority w:val="99"/>
    <w:rsid w:val="00B73B19"/>
    <w:rPr>
      <w:rFonts w:ascii="Times New Roman" w:eastAsia="Times New Roman" w:hAnsi="Times New Roman" w:cs="Times New Roman"/>
      <w:b/>
      <w:bCs/>
      <w:color w:val="000000"/>
      <w:lang w:val="en-US"/>
    </w:rPr>
  </w:style>
  <w:style w:type="paragraph" w:customStyle="1" w:styleId="TextodoTrabalho">
    <w:name w:val="Texto do Trabalho"/>
    <w:basedOn w:val="Normal"/>
    <w:uiPriority w:val="99"/>
    <w:rsid w:val="00B73B19"/>
    <w:pPr>
      <w:spacing w:after="0" w:line="360" w:lineRule="auto"/>
      <w:ind w:firstLine="851"/>
      <w:jc w:val="both"/>
    </w:pPr>
    <w:rPr>
      <w:rFonts w:ascii="Arial" w:eastAsia="Times New Roman" w:hAnsi="Arial" w:cs="Times New Roman"/>
      <w:color w:val="000000"/>
      <w:sz w:val="24"/>
      <w:szCs w:val="24"/>
    </w:rPr>
  </w:style>
  <w:style w:type="paragraph" w:styleId="Cabealho">
    <w:name w:val="header"/>
    <w:basedOn w:val="Normal"/>
    <w:link w:val="CabealhoChar"/>
    <w:uiPriority w:val="99"/>
    <w:unhideWhenUsed/>
    <w:rsid w:val="006A27E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A27E6"/>
  </w:style>
  <w:style w:type="paragraph" w:styleId="Rodap">
    <w:name w:val="footer"/>
    <w:basedOn w:val="Normal"/>
    <w:link w:val="RodapChar"/>
    <w:uiPriority w:val="99"/>
    <w:unhideWhenUsed/>
    <w:rsid w:val="006A27E6"/>
    <w:pPr>
      <w:tabs>
        <w:tab w:val="center" w:pos="4252"/>
        <w:tab w:val="right" w:pos="8504"/>
      </w:tabs>
      <w:spacing w:after="0" w:line="240" w:lineRule="auto"/>
    </w:pPr>
  </w:style>
  <w:style w:type="character" w:customStyle="1" w:styleId="RodapChar">
    <w:name w:val="Rodapé Char"/>
    <w:basedOn w:val="Fontepargpadro"/>
    <w:link w:val="Rodap"/>
    <w:uiPriority w:val="99"/>
    <w:rsid w:val="006A27E6"/>
  </w:style>
  <w:style w:type="paragraph" w:customStyle="1" w:styleId="PargrafoparaIlustraes">
    <w:name w:val="Parágrafo para Ilustrações"/>
    <w:basedOn w:val="Normal"/>
    <w:next w:val="Legenda"/>
    <w:uiPriority w:val="99"/>
    <w:rsid w:val="008401C8"/>
    <w:pPr>
      <w:keepNext/>
      <w:keepLines/>
      <w:spacing w:before="60" w:after="60" w:line="240" w:lineRule="auto"/>
      <w:jc w:val="center"/>
    </w:pPr>
    <w:rPr>
      <w:rFonts w:ascii="Arial" w:eastAsia="Times New Roman" w:hAnsi="Arial" w:cs="Times New Roman"/>
      <w:color w:val="000000"/>
      <w:sz w:val="20"/>
      <w:szCs w:val="24"/>
    </w:rPr>
  </w:style>
  <w:style w:type="paragraph" w:styleId="Legenda">
    <w:name w:val="caption"/>
    <w:basedOn w:val="Normal"/>
    <w:next w:val="Normal"/>
    <w:uiPriority w:val="35"/>
    <w:semiHidden/>
    <w:unhideWhenUsed/>
    <w:qFormat/>
    <w:rsid w:val="008401C8"/>
    <w:pPr>
      <w:spacing w:line="240" w:lineRule="auto"/>
    </w:pPr>
    <w:rPr>
      <w:b/>
      <w:bCs/>
      <w:color w:val="4F81BD" w:themeColor="accent1"/>
      <w:sz w:val="18"/>
      <w:szCs w:val="18"/>
    </w:rPr>
  </w:style>
  <w:style w:type="character" w:styleId="TextodoEspaoReservado">
    <w:name w:val="Placeholder Text"/>
    <w:basedOn w:val="Fontepargpadro"/>
    <w:uiPriority w:val="99"/>
    <w:semiHidden/>
    <w:rsid w:val="008A2C94"/>
    <w:rPr>
      <w:color w:val="808080"/>
    </w:rPr>
  </w:style>
  <w:style w:type="character" w:styleId="Hyperlink">
    <w:name w:val="Hyperlink"/>
    <w:basedOn w:val="Fontepargpadro"/>
    <w:uiPriority w:val="99"/>
    <w:unhideWhenUsed/>
    <w:rsid w:val="00C92255"/>
    <w:rPr>
      <w:color w:val="0000FF" w:themeColor="hyperlink"/>
      <w:u w:val="single"/>
    </w:rPr>
  </w:style>
  <w:style w:type="paragraph" w:styleId="PargrafodaLista">
    <w:name w:val="List Paragraph"/>
    <w:basedOn w:val="Normal"/>
    <w:uiPriority w:val="34"/>
    <w:qFormat/>
    <w:rsid w:val="00CE78EB"/>
    <w:pPr>
      <w:ind w:left="720"/>
      <w:contextualSpacing/>
    </w:pPr>
  </w:style>
  <w:style w:type="paragraph" w:styleId="Textodenotaderodap">
    <w:name w:val="footnote text"/>
    <w:basedOn w:val="Normal"/>
    <w:link w:val="TextodenotaderodapChar"/>
    <w:uiPriority w:val="99"/>
    <w:semiHidden/>
    <w:unhideWhenUsed/>
    <w:rsid w:val="00E655FF"/>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655FF"/>
    <w:rPr>
      <w:sz w:val="20"/>
      <w:szCs w:val="20"/>
    </w:rPr>
  </w:style>
  <w:style w:type="character" w:styleId="Refdenotaderodap">
    <w:name w:val="footnote reference"/>
    <w:basedOn w:val="Fontepargpadro"/>
    <w:uiPriority w:val="99"/>
    <w:semiHidden/>
    <w:unhideWhenUsed/>
    <w:rsid w:val="00E655FF"/>
    <w:rPr>
      <w:vertAlign w:val="superscript"/>
    </w:rPr>
  </w:style>
  <w:style w:type="paragraph" w:styleId="Textodenotadefim">
    <w:name w:val="endnote text"/>
    <w:basedOn w:val="Normal"/>
    <w:link w:val="TextodenotadefimChar"/>
    <w:uiPriority w:val="99"/>
    <w:semiHidden/>
    <w:unhideWhenUsed/>
    <w:rsid w:val="00647290"/>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647290"/>
    <w:rPr>
      <w:sz w:val="20"/>
      <w:szCs w:val="20"/>
    </w:rPr>
  </w:style>
  <w:style w:type="character" w:styleId="Refdenotadefim">
    <w:name w:val="endnote reference"/>
    <w:basedOn w:val="Fontepargpadro"/>
    <w:uiPriority w:val="99"/>
    <w:semiHidden/>
    <w:unhideWhenUsed/>
    <w:rsid w:val="00647290"/>
    <w:rPr>
      <w:vertAlign w:val="superscript"/>
    </w:rPr>
  </w:style>
  <w:style w:type="paragraph" w:styleId="NormalWeb">
    <w:name w:val="Normal (Web)"/>
    <w:basedOn w:val="Normal"/>
    <w:uiPriority w:val="99"/>
    <w:unhideWhenUsed/>
    <w:rsid w:val="00C600D1"/>
    <w:pPr>
      <w:spacing w:before="100" w:beforeAutospacing="1" w:after="100" w:afterAutospacing="1" w:line="240" w:lineRule="auto"/>
    </w:pPr>
    <w:rPr>
      <w:rFonts w:ascii="Times New Roman" w:eastAsiaTheme="minorEastAsia" w:hAnsi="Times New Roman" w:cs="Times New Roman"/>
      <w:sz w:val="24"/>
      <w:szCs w:val="24"/>
      <w:lang w:eastAsia="pt-BR"/>
    </w:rPr>
  </w:style>
  <w:style w:type="character" w:styleId="HiperlinkVisitado">
    <w:name w:val="FollowedHyperlink"/>
    <w:basedOn w:val="Fontepargpadro"/>
    <w:uiPriority w:val="99"/>
    <w:semiHidden/>
    <w:unhideWhenUsed/>
    <w:rsid w:val="002E57C5"/>
    <w:rPr>
      <w:color w:val="800080" w:themeColor="followedHyperlink"/>
      <w:u w:val="single"/>
    </w:rPr>
  </w:style>
  <w:style w:type="character" w:customStyle="1" w:styleId="Ttulo2Char">
    <w:name w:val="Título 2 Char"/>
    <w:basedOn w:val="Fontepargpadro"/>
    <w:link w:val="Ttulo2"/>
    <w:uiPriority w:val="9"/>
    <w:rsid w:val="00C7010D"/>
    <w:rPr>
      <w:rFonts w:asciiTheme="majorHAnsi" w:eastAsiaTheme="majorEastAsia" w:hAnsiTheme="majorHAnsi" w:cstheme="majorBidi"/>
      <w:color w:val="365F91" w:themeColor="accent1" w:themeShade="BF"/>
      <w:sz w:val="26"/>
      <w:szCs w:val="26"/>
    </w:rPr>
  </w:style>
  <w:style w:type="paragraph" w:customStyle="1" w:styleId="SubTopico">
    <w:name w:val="SubTopico"/>
    <w:basedOn w:val="Ttulo2"/>
    <w:link w:val="SubTopicoChar"/>
    <w:qFormat/>
    <w:rsid w:val="00C7010D"/>
    <w:rPr>
      <w:rFonts w:ascii="Arial" w:hAnsi="Arial" w:cs="Arial"/>
      <w:color w:val="auto"/>
      <w:sz w:val="24"/>
    </w:rPr>
  </w:style>
  <w:style w:type="character" w:customStyle="1" w:styleId="Ttulo3Char">
    <w:name w:val="Título 3 Char"/>
    <w:basedOn w:val="Fontepargpadro"/>
    <w:link w:val="Ttulo3"/>
    <w:uiPriority w:val="9"/>
    <w:rsid w:val="008E5A1B"/>
    <w:rPr>
      <w:rFonts w:asciiTheme="majorHAnsi" w:eastAsiaTheme="majorEastAsia" w:hAnsiTheme="majorHAnsi" w:cstheme="majorBidi"/>
      <w:color w:val="243F60" w:themeColor="accent1" w:themeShade="7F"/>
      <w:sz w:val="24"/>
      <w:szCs w:val="24"/>
    </w:rPr>
  </w:style>
  <w:style w:type="character" w:customStyle="1" w:styleId="SubTopicoChar">
    <w:name w:val="SubTopico Char"/>
    <w:basedOn w:val="Ttulo2Char"/>
    <w:link w:val="SubTopico"/>
    <w:rsid w:val="00C7010D"/>
    <w:rPr>
      <w:rFonts w:ascii="Arial" w:eastAsiaTheme="majorEastAsia" w:hAnsi="Arial" w:cs="Arial"/>
      <w:color w:val="365F91" w:themeColor="accent1" w:themeShade="BF"/>
      <w:sz w:val="24"/>
      <w:szCs w:val="26"/>
    </w:rPr>
  </w:style>
  <w:style w:type="paragraph" w:customStyle="1" w:styleId="SubTopico2">
    <w:name w:val="SubTopico2"/>
    <w:basedOn w:val="Ttulo3"/>
    <w:link w:val="SubTopico2Char"/>
    <w:qFormat/>
    <w:rsid w:val="008E5A1B"/>
    <w:rPr>
      <w:rFonts w:ascii="Arial" w:hAnsi="Arial" w:cs="Arial"/>
      <w:color w:val="auto"/>
    </w:rPr>
  </w:style>
  <w:style w:type="character" w:customStyle="1" w:styleId="SubTopico2Char">
    <w:name w:val="SubTopico2 Char"/>
    <w:basedOn w:val="Ttulo3Char"/>
    <w:link w:val="SubTopico2"/>
    <w:rsid w:val="008E5A1B"/>
    <w:rPr>
      <w:rFonts w:ascii="Arial" w:eastAsiaTheme="majorEastAsia" w:hAnsi="Arial" w:cs="Arial"/>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755843">
      <w:bodyDiv w:val="1"/>
      <w:marLeft w:val="0"/>
      <w:marRight w:val="0"/>
      <w:marTop w:val="0"/>
      <w:marBottom w:val="0"/>
      <w:divBdr>
        <w:top w:val="none" w:sz="0" w:space="0" w:color="auto"/>
        <w:left w:val="none" w:sz="0" w:space="0" w:color="auto"/>
        <w:bottom w:val="none" w:sz="0" w:space="0" w:color="auto"/>
        <w:right w:val="none" w:sz="0" w:space="0" w:color="auto"/>
      </w:divBdr>
      <w:divsChild>
        <w:div w:id="1620378981">
          <w:marLeft w:val="0"/>
          <w:marRight w:val="0"/>
          <w:marTop w:val="0"/>
          <w:marBottom w:val="0"/>
          <w:divBdr>
            <w:top w:val="none" w:sz="0" w:space="0" w:color="auto"/>
            <w:left w:val="none" w:sz="0" w:space="0" w:color="auto"/>
            <w:bottom w:val="none" w:sz="0" w:space="0" w:color="auto"/>
            <w:right w:val="none" w:sz="0" w:space="0" w:color="auto"/>
          </w:divBdr>
          <w:divsChild>
            <w:div w:id="1063021117">
              <w:marLeft w:val="0"/>
              <w:marRight w:val="0"/>
              <w:marTop w:val="0"/>
              <w:marBottom w:val="0"/>
              <w:divBdr>
                <w:top w:val="none" w:sz="0" w:space="0" w:color="auto"/>
                <w:left w:val="none" w:sz="0" w:space="0" w:color="auto"/>
                <w:bottom w:val="none" w:sz="0" w:space="0" w:color="auto"/>
                <w:right w:val="none" w:sz="0" w:space="0" w:color="auto"/>
              </w:divBdr>
              <w:divsChild>
                <w:div w:id="1669941781">
                  <w:marLeft w:val="0"/>
                  <w:marRight w:val="0"/>
                  <w:marTop w:val="0"/>
                  <w:marBottom w:val="0"/>
                  <w:divBdr>
                    <w:top w:val="none" w:sz="0" w:space="0" w:color="auto"/>
                    <w:left w:val="none" w:sz="0" w:space="0" w:color="auto"/>
                    <w:bottom w:val="none" w:sz="0" w:space="0" w:color="auto"/>
                    <w:right w:val="none" w:sz="0" w:space="0" w:color="auto"/>
                  </w:divBdr>
                  <w:divsChild>
                    <w:div w:id="1690598134">
                      <w:marLeft w:val="0"/>
                      <w:marRight w:val="0"/>
                      <w:marTop w:val="0"/>
                      <w:marBottom w:val="0"/>
                      <w:divBdr>
                        <w:top w:val="none" w:sz="0" w:space="0" w:color="auto"/>
                        <w:left w:val="none" w:sz="0" w:space="0" w:color="auto"/>
                        <w:bottom w:val="none" w:sz="0" w:space="0" w:color="auto"/>
                        <w:right w:val="none" w:sz="0" w:space="0" w:color="auto"/>
                      </w:divBdr>
                      <w:divsChild>
                        <w:div w:id="1567643702">
                          <w:marLeft w:val="0"/>
                          <w:marRight w:val="0"/>
                          <w:marTop w:val="0"/>
                          <w:marBottom w:val="0"/>
                          <w:divBdr>
                            <w:top w:val="none" w:sz="0" w:space="0" w:color="auto"/>
                            <w:left w:val="none" w:sz="0" w:space="0" w:color="auto"/>
                            <w:bottom w:val="none" w:sz="0" w:space="0" w:color="auto"/>
                            <w:right w:val="none" w:sz="0" w:space="0" w:color="auto"/>
                          </w:divBdr>
                          <w:divsChild>
                            <w:div w:id="230311083">
                              <w:marLeft w:val="0"/>
                              <w:marRight w:val="0"/>
                              <w:marTop w:val="0"/>
                              <w:marBottom w:val="0"/>
                              <w:divBdr>
                                <w:top w:val="none" w:sz="0" w:space="0" w:color="auto"/>
                                <w:left w:val="none" w:sz="0" w:space="0" w:color="auto"/>
                                <w:bottom w:val="none" w:sz="0" w:space="0" w:color="auto"/>
                                <w:right w:val="none" w:sz="0" w:space="0" w:color="auto"/>
                              </w:divBdr>
                              <w:divsChild>
                                <w:div w:id="376706391">
                                  <w:marLeft w:val="0"/>
                                  <w:marRight w:val="0"/>
                                  <w:marTop w:val="0"/>
                                  <w:marBottom w:val="0"/>
                                  <w:divBdr>
                                    <w:top w:val="none" w:sz="0" w:space="0" w:color="auto"/>
                                    <w:left w:val="none" w:sz="0" w:space="0" w:color="auto"/>
                                    <w:bottom w:val="none" w:sz="0" w:space="0" w:color="auto"/>
                                    <w:right w:val="none" w:sz="0" w:space="0" w:color="auto"/>
                                  </w:divBdr>
                                  <w:divsChild>
                                    <w:div w:id="1030491460">
                                      <w:marLeft w:val="0"/>
                                      <w:marRight w:val="0"/>
                                      <w:marTop w:val="0"/>
                                      <w:marBottom w:val="0"/>
                                      <w:divBdr>
                                        <w:top w:val="none" w:sz="0" w:space="0" w:color="auto"/>
                                        <w:left w:val="none" w:sz="0" w:space="0" w:color="auto"/>
                                        <w:bottom w:val="none" w:sz="0" w:space="0" w:color="auto"/>
                                        <w:right w:val="none" w:sz="0" w:space="0" w:color="auto"/>
                                      </w:divBdr>
                                      <w:divsChild>
                                        <w:div w:id="1244297157">
                                          <w:marLeft w:val="0"/>
                                          <w:marRight w:val="0"/>
                                          <w:marTop w:val="0"/>
                                          <w:marBottom w:val="0"/>
                                          <w:divBdr>
                                            <w:top w:val="none" w:sz="0" w:space="0" w:color="auto"/>
                                            <w:left w:val="none" w:sz="0" w:space="0" w:color="auto"/>
                                            <w:bottom w:val="none" w:sz="0" w:space="0" w:color="auto"/>
                                            <w:right w:val="none" w:sz="0" w:space="0" w:color="auto"/>
                                          </w:divBdr>
                                          <w:divsChild>
                                            <w:div w:id="5840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10989257">
      <w:bodyDiv w:val="1"/>
      <w:marLeft w:val="0"/>
      <w:marRight w:val="0"/>
      <w:marTop w:val="0"/>
      <w:marBottom w:val="0"/>
      <w:divBdr>
        <w:top w:val="none" w:sz="0" w:space="0" w:color="auto"/>
        <w:left w:val="none" w:sz="0" w:space="0" w:color="auto"/>
        <w:bottom w:val="none" w:sz="0" w:space="0" w:color="auto"/>
        <w:right w:val="none" w:sz="0" w:space="0" w:color="auto"/>
      </w:divBdr>
      <w:divsChild>
        <w:div w:id="1913159363">
          <w:marLeft w:val="0"/>
          <w:marRight w:val="0"/>
          <w:marTop w:val="0"/>
          <w:marBottom w:val="0"/>
          <w:divBdr>
            <w:top w:val="none" w:sz="0" w:space="0" w:color="auto"/>
            <w:left w:val="none" w:sz="0" w:space="0" w:color="auto"/>
            <w:bottom w:val="none" w:sz="0" w:space="0" w:color="auto"/>
            <w:right w:val="none" w:sz="0" w:space="0" w:color="auto"/>
          </w:divBdr>
          <w:divsChild>
            <w:div w:id="1923760497">
              <w:marLeft w:val="0"/>
              <w:marRight w:val="0"/>
              <w:marTop w:val="0"/>
              <w:marBottom w:val="0"/>
              <w:divBdr>
                <w:top w:val="none" w:sz="0" w:space="0" w:color="auto"/>
                <w:left w:val="none" w:sz="0" w:space="0" w:color="auto"/>
                <w:bottom w:val="none" w:sz="0" w:space="0" w:color="auto"/>
                <w:right w:val="none" w:sz="0" w:space="0" w:color="auto"/>
              </w:divBdr>
            </w:div>
            <w:div w:id="651640021">
              <w:marLeft w:val="0"/>
              <w:marRight w:val="0"/>
              <w:marTop w:val="0"/>
              <w:marBottom w:val="0"/>
              <w:divBdr>
                <w:top w:val="none" w:sz="0" w:space="0" w:color="auto"/>
                <w:left w:val="none" w:sz="0" w:space="0" w:color="auto"/>
                <w:bottom w:val="none" w:sz="0" w:space="0" w:color="auto"/>
                <w:right w:val="none" w:sz="0" w:space="0" w:color="auto"/>
              </w:divBdr>
            </w:div>
            <w:div w:id="1549803067">
              <w:marLeft w:val="0"/>
              <w:marRight w:val="0"/>
              <w:marTop w:val="0"/>
              <w:marBottom w:val="0"/>
              <w:divBdr>
                <w:top w:val="none" w:sz="0" w:space="0" w:color="auto"/>
                <w:left w:val="none" w:sz="0" w:space="0" w:color="auto"/>
                <w:bottom w:val="none" w:sz="0" w:space="0" w:color="auto"/>
                <w:right w:val="none" w:sz="0" w:space="0" w:color="auto"/>
              </w:divBdr>
            </w:div>
            <w:div w:id="1404376721">
              <w:marLeft w:val="0"/>
              <w:marRight w:val="0"/>
              <w:marTop w:val="0"/>
              <w:marBottom w:val="0"/>
              <w:divBdr>
                <w:top w:val="none" w:sz="0" w:space="0" w:color="auto"/>
                <w:left w:val="none" w:sz="0" w:space="0" w:color="auto"/>
                <w:bottom w:val="none" w:sz="0" w:space="0" w:color="auto"/>
                <w:right w:val="none" w:sz="0" w:space="0" w:color="auto"/>
              </w:divBdr>
            </w:div>
            <w:div w:id="1328288530">
              <w:marLeft w:val="0"/>
              <w:marRight w:val="0"/>
              <w:marTop w:val="0"/>
              <w:marBottom w:val="0"/>
              <w:divBdr>
                <w:top w:val="none" w:sz="0" w:space="0" w:color="auto"/>
                <w:left w:val="none" w:sz="0" w:space="0" w:color="auto"/>
                <w:bottom w:val="none" w:sz="0" w:space="0" w:color="auto"/>
                <w:right w:val="none" w:sz="0" w:space="0" w:color="auto"/>
              </w:divBdr>
            </w:div>
            <w:div w:id="623116733">
              <w:marLeft w:val="0"/>
              <w:marRight w:val="0"/>
              <w:marTop w:val="0"/>
              <w:marBottom w:val="0"/>
              <w:divBdr>
                <w:top w:val="none" w:sz="0" w:space="0" w:color="auto"/>
                <w:left w:val="none" w:sz="0" w:space="0" w:color="auto"/>
                <w:bottom w:val="none" w:sz="0" w:space="0" w:color="auto"/>
                <w:right w:val="none" w:sz="0" w:space="0" w:color="auto"/>
              </w:divBdr>
            </w:div>
            <w:div w:id="884752444">
              <w:marLeft w:val="0"/>
              <w:marRight w:val="0"/>
              <w:marTop w:val="0"/>
              <w:marBottom w:val="0"/>
              <w:divBdr>
                <w:top w:val="none" w:sz="0" w:space="0" w:color="auto"/>
                <w:left w:val="none" w:sz="0" w:space="0" w:color="auto"/>
                <w:bottom w:val="none" w:sz="0" w:space="0" w:color="auto"/>
                <w:right w:val="none" w:sz="0" w:space="0" w:color="auto"/>
              </w:divBdr>
            </w:div>
            <w:div w:id="156961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735642">
      <w:bodyDiv w:val="1"/>
      <w:marLeft w:val="0"/>
      <w:marRight w:val="0"/>
      <w:marTop w:val="0"/>
      <w:marBottom w:val="0"/>
      <w:divBdr>
        <w:top w:val="none" w:sz="0" w:space="0" w:color="auto"/>
        <w:left w:val="none" w:sz="0" w:space="0" w:color="auto"/>
        <w:bottom w:val="none" w:sz="0" w:space="0" w:color="auto"/>
        <w:right w:val="none" w:sz="0" w:space="0" w:color="auto"/>
      </w:divBdr>
    </w:div>
    <w:div w:id="1454132431">
      <w:bodyDiv w:val="1"/>
      <w:marLeft w:val="0"/>
      <w:marRight w:val="0"/>
      <w:marTop w:val="0"/>
      <w:marBottom w:val="0"/>
      <w:divBdr>
        <w:top w:val="none" w:sz="0" w:space="0" w:color="auto"/>
        <w:left w:val="none" w:sz="0" w:space="0" w:color="auto"/>
        <w:bottom w:val="none" w:sz="0" w:space="0" w:color="auto"/>
        <w:right w:val="none" w:sz="0" w:space="0" w:color="auto"/>
      </w:divBdr>
      <w:divsChild>
        <w:div w:id="1116947013">
          <w:marLeft w:val="0"/>
          <w:marRight w:val="0"/>
          <w:marTop w:val="0"/>
          <w:marBottom w:val="0"/>
          <w:divBdr>
            <w:top w:val="none" w:sz="0" w:space="0" w:color="auto"/>
            <w:left w:val="none" w:sz="0" w:space="0" w:color="auto"/>
            <w:bottom w:val="none" w:sz="0" w:space="0" w:color="auto"/>
            <w:right w:val="none" w:sz="0" w:space="0" w:color="auto"/>
          </w:divBdr>
          <w:divsChild>
            <w:div w:id="1311640584">
              <w:marLeft w:val="0"/>
              <w:marRight w:val="0"/>
              <w:marTop w:val="0"/>
              <w:marBottom w:val="0"/>
              <w:divBdr>
                <w:top w:val="none" w:sz="0" w:space="0" w:color="auto"/>
                <w:left w:val="none" w:sz="0" w:space="0" w:color="auto"/>
                <w:bottom w:val="none" w:sz="0" w:space="0" w:color="auto"/>
                <w:right w:val="none" w:sz="0" w:space="0" w:color="auto"/>
              </w:divBdr>
              <w:divsChild>
                <w:div w:id="1585721608">
                  <w:marLeft w:val="0"/>
                  <w:marRight w:val="0"/>
                  <w:marTop w:val="0"/>
                  <w:marBottom w:val="0"/>
                  <w:divBdr>
                    <w:top w:val="none" w:sz="0" w:space="0" w:color="auto"/>
                    <w:left w:val="none" w:sz="0" w:space="0" w:color="auto"/>
                    <w:bottom w:val="none" w:sz="0" w:space="0" w:color="auto"/>
                    <w:right w:val="none" w:sz="0" w:space="0" w:color="auto"/>
                  </w:divBdr>
                  <w:divsChild>
                    <w:div w:id="719668685">
                      <w:marLeft w:val="0"/>
                      <w:marRight w:val="0"/>
                      <w:marTop w:val="0"/>
                      <w:marBottom w:val="0"/>
                      <w:divBdr>
                        <w:top w:val="none" w:sz="0" w:space="0" w:color="auto"/>
                        <w:left w:val="none" w:sz="0" w:space="0" w:color="auto"/>
                        <w:bottom w:val="none" w:sz="0" w:space="0" w:color="auto"/>
                        <w:right w:val="none" w:sz="0" w:space="0" w:color="auto"/>
                      </w:divBdr>
                      <w:divsChild>
                        <w:div w:id="248390627">
                          <w:marLeft w:val="0"/>
                          <w:marRight w:val="0"/>
                          <w:marTop w:val="0"/>
                          <w:marBottom w:val="0"/>
                          <w:divBdr>
                            <w:top w:val="none" w:sz="0" w:space="0" w:color="auto"/>
                            <w:left w:val="none" w:sz="0" w:space="0" w:color="auto"/>
                            <w:bottom w:val="none" w:sz="0" w:space="0" w:color="auto"/>
                            <w:right w:val="none" w:sz="0" w:space="0" w:color="auto"/>
                          </w:divBdr>
                          <w:divsChild>
                            <w:div w:id="657078844">
                              <w:marLeft w:val="0"/>
                              <w:marRight w:val="0"/>
                              <w:marTop w:val="0"/>
                              <w:marBottom w:val="0"/>
                              <w:divBdr>
                                <w:top w:val="none" w:sz="0" w:space="0" w:color="auto"/>
                                <w:left w:val="none" w:sz="0" w:space="0" w:color="auto"/>
                                <w:bottom w:val="none" w:sz="0" w:space="0" w:color="auto"/>
                                <w:right w:val="none" w:sz="0" w:space="0" w:color="auto"/>
                              </w:divBdr>
                              <w:divsChild>
                                <w:div w:id="1123579108">
                                  <w:marLeft w:val="0"/>
                                  <w:marRight w:val="0"/>
                                  <w:marTop w:val="0"/>
                                  <w:marBottom w:val="0"/>
                                  <w:divBdr>
                                    <w:top w:val="none" w:sz="0" w:space="0" w:color="auto"/>
                                    <w:left w:val="none" w:sz="0" w:space="0" w:color="auto"/>
                                    <w:bottom w:val="none" w:sz="0" w:space="0" w:color="auto"/>
                                    <w:right w:val="none" w:sz="0" w:space="0" w:color="auto"/>
                                  </w:divBdr>
                                  <w:divsChild>
                                    <w:div w:id="78304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3BF9CC-815C-4D08-A0D9-E6B050F77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7</TotalTime>
  <Pages>14</Pages>
  <Words>5341</Words>
  <Characters>28842</Characters>
  <Application>Microsoft Office Word</Application>
  <DocSecurity>0</DocSecurity>
  <Lines>240</Lines>
  <Paragraphs>68</Paragraphs>
  <ScaleCrop>false</ScaleCrop>
  <HeadingPairs>
    <vt:vector size="2" baseType="variant">
      <vt:variant>
        <vt:lpstr>Título</vt:lpstr>
      </vt:variant>
      <vt:variant>
        <vt:i4>1</vt:i4>
      </vt:variant>
    </vt:vector>
  </HeadingPairs>
  <TitlesOfParts>
    <vt:vector size="1" baseType="lpstr">
      <vt:lpstr/>
    </vt:vector>
  </TitlesOfParts>
  <Company>UTFPR</Company>
  <LinksUpToDate>false</LinksUpToDate>
  <CharactersWithSpaces>34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eu.araujo</dc:creator>
  <cp:keywords/>
  <dc:description/>
  <cp:lastModifiedBy>Alex</cp:lastModifiedBy>
  <cp:revision>307</cp:revision>
  <cp:lastPrinted>2014-12-05T19:11:00Z</cp:lastPrinted>
  <dcterms:created xsi:type="dcterms:W3CDTF">2014-12-04T18:35:00Z</dcterms:created>
  <dcterms:modified xsi:type="dcterms:W3CDTF">2015-03-30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exnunesjr@hot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pr</vt:lpwstr>
  </property>
  <property fmtid="{D5CDD505-2E9C-101B-9397-08002B2CF9AE}" pid="16" name="Mendeley Recent Style Name 5_1">
    <vt:lpwstr>Associação Brasileira de Normas Técnicas - Universidade Federal do Paraná (Portuguese - Brazil)</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